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commentRangeStart w:id="0"/>
      <w:r w:rsidRPr="0058074C">
        <w:rPr>
          <w:rFonts w:ascii="Times New Roman" w:hAnsi="Times New Roman" w:cs="Times New Roman"/>
        </w:rPr>
        <w:t>C</w:t>
      </w:r>
      <w:commentRangeEnd w:id="0"/>
      <w:r w:rsidR="004F7023" w:rsidRPr="0058074C">
        <w:rPr>
          <w:rStyle w:val="af"/>
          <w:rFonts w:ascii="Times New Roman" w:hAnsi="Times New Roman" w:cs="Times New Roman"/>
        </w:rPr>
        <w:commentReference w:id="0"/>
      </w:r>
      <w:r w:rsidRPr="0058074C">
        <w:rPr>
          <w:rFonts w:ascii="Times New Roman" w:hAnsi="Times New Roman" w:cs="Times New Roman"/>
        </w:rPr>
        <w:t xml:space="preserve">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316B7B" w:rsidRDefault="00741762" w:rsidP="00993676">
      <w:pPr>
        <w:jc w:val="left"/>
        <w:rPr>
          <w:ins w:id="1" w:author="SB" w:date="2019-01-13T08:15:00Z"/>
          <w:rFonts w:ascii="Times New Roman" w:hAnsi="Times New Roman" w:cs="Times New Roman"/>
          <w:b/>
        </w:rPr>
      </w:pPr>
    </w:p>
    <w:p w14:paraId="26D5AD19" w14:textId="77777777" w:rsidR="00741762" w:rsidRPr="00316B7B" w:rsidRDefault="00741762" w:rsidP="00993676">
      <w:pPr>
        <w:jc w:val="left"/>
        <w:rPr>
          <w:ins w:id="2" w:author="SB" w:date="2019-01-13T08:15:00Z"/>
          <w:rFonts w:ascii="Times New Roman" w:hAnsi="Times New Roman" w:cs="Times New Roman"/>
          <w:b/>
        </w:rPr>
      </w:pPr>
    </w:p>
    <w:p w14:paraId="0A9A722A" w14:textId="49C1B1FA" w:rsidR="00993676" w:rsidRPr="00353B4C" w:rsidRDefault="00954002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312EAB83" w:rsidR="00597550" w:rsidRPr="00353B4C" w:rsidRDefault="0059755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W</w:t>
      </w:r>
      <w:r w:rsidR="00907A89" w:rsidRPr="00353B4C">
        <w:rPr>
          <w:rFonts w:ascii="Times New Roman" w:hAnsi="Times New Roman" w:cs="Times New Roman"/>
        </w:rPr>
        <w:t>e propose</w:t>
      </w:r>
      <w:r w:rsidR="00FE241A" w:rsidRPr="00353B4C">
        <w:rPr>
          <w:rFonts w:ascii="Times New Roman" w:hAnsi="Times New Roman" w:cs="Times New Roman"/>
        </w:rPr>
        <w:t>d</w:t>
      </w:r>
      <w:r w:rsidR="00907A89" w:rsidRPr="00353B4C">
        <w:rPr>
          <w:rFonts w:ascii="Times New Roman" w:hAnsi="Times New Roman" w:cs="Times New Roman"/>
        </w:rPr>
        <w:t xml:space="preserve"> a </w:t>
      </w:r>
      <w:r w:rsidR="00FE241A" w:rsidRPr="00353B4C">
        <w:rPr>
          <w:rFonts w:ascii="Times New Roman" w:hAnsi="Times New Roman" w:cs="Times New Roman"/>
        </w:rPr>
        <w:t xml:space="preserve">cascading detection model for precise detection of </w:t>
      </w:r>
      <w:r w:rsidR="003C5026" w:rsidRPr="00353B4C">
        <w:rPr>
          <w:rFonts w:ascii="Times New Roman" w:hAnsi="Times New Roman" w:cs="Times New Roman"/>
        </w:rPr>
        <w:t>apnea-hypopnea (AH)</w:t>
      </w:r>
      <w:r w:rsidR="00FE241A" w:rsidRPr="00353B4C">
        <w:rPr>
          <w:rFonts w:ascii="Times New Roman" w:hAnsi="Times New Roman" w:cs="Times New Roman"/>
        </w:rPr>
        <w:t xml:space="preserve"> events based on 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del w:id="3" w:author="SB" w:date="2019-01-12T17:04:00Z">
        <w:r w:rsidR="00FE241A" w:rsidRPr="00353B4C" w:rsidDel="00D13FD0">
          <w:rPr>
            <w:rFonts w:ascii="Times New Roman" w:hAnsi="Times New Roman" w:cs="Times New Roman"/>
          </w:rPr>
          <w:delText xml:space="preserve"> (NF)</w:delText>
        </w:r>
      </w:del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bookmarkStart w:id="4" w:name="_GoBack"/>
      <w:bookmarkEnd w:id="4"/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493AC160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r w:rsidR="003D1DE5" w:rsidRPr="00353B4C">
        <w:rPr>
          <w:rFonts w:ascii="Times New Roman" w:hAnsi="Times New Roman" w:cs="Times New Roman"/>
        </w:rPr>
        <w:t xml:space="preserve">AH </w:t>
      </w:r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353B4C" w:rsidRDefault="001C4D2A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77777777" w:rsidR="005F2A62" w:rsidRPr="00353B4C" w:rsidRDefault="005F2A62" w:rsidP="00993676">
      <w:pPr>
        <w:jc w:val="left"/>
        <w:rPr>
          <w:rFonts w:ascii="Times New Roman" w:hAnsi="Times New Roman" w:cs="Times New Roman"/>
        </w:rPr>
      </w:pPr>
    </w:p>
    <w:p w14:paraId="109DC7BC" w14:textId="7E0D3A87" w:rsidR="00310DE6" w:rsidRPr="00353B4C" w:rsidRDefault="00954002">
      <w:pPr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Introduction</w:t>
      </w:r>
    </w:p>
    <w:p w14:paraId="65B65E46" w14:textId="7A9DB3E6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McNames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5" w:author="SB" w:date="2019-01-13T08:33:00Z">
            <w:rPr/>
          </w:rPrChange>
        </w:rPr>
        <w:instrText xml:space="preserve"> ADDIN EN.CITE &lt;EndNote&gt;&lt;Cite&gt;&lt;Author&gt;McNames&lt;/Author&gt;&lt;Year&gt;2000&lt;/Year&gt;&lt;RecNum&gt;20&lt;/RecNum&gt;&lt;DisplayText&gt;&lt;style face="superscript"&gt;[1]&lt;/style&gt;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r w:rsidR="009A2410" w:rsidRPr="00A6528A">
        <w:rPr>
          <w:rFonts w:ascii="Times New Roman" w:hAnsi="Times New Roman" w:cs="Times New Roman"/>
        </w:rPr>
        <w:t>Bsoul</w:t>
      </w:r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C94633" w:rsidRPr="00A6528A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&lt;style face="superscript"&gt;[2]&lt;/style&gt;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ins w:id="6" w:author="SB" w:date="2019-01-12T17:06:00Z">
        <w:r w:rsidR="00C06EC3" w:rsidRPr="003C246B">
          <w:rPr>
            <w:rFonts w:ascii="Times New Roman" w:hAnsi="Times New Roman" w:cs="Times New Roman"/>
          </w:rPr>
          <w:t xml:space="preserve"> </w:t>
        </w:r>
      </w:ins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ins w:id="7" w:author="SB" w:date="2019-01-12T17:07:00Z">
        <w:r w:rsidR="00C06EC3" w:rsidRPr="003C246B">
          <w:rPr>
            <w:rFonts w:ascii="Times New Roman" w:hAnsi="Times New Roman" w:cs="Times New Roman"/>
          </w:rPr>
          <w:t>,</w:t>
        </w:r>
      </w:ins>
      <w:r w:rsidR="008846F5" w:rsidRPr="003C246B">
        <w:rPr>
          <w:rFonts w:ascii="Times New Roman" w:hAnsi="Times New Roman" w:cs="Times New Roman"/>
        </w:rPr>
        <w:t xml:space="preserve"> </w:t>
      </w:r>
      <w:commentRangeStart w:id="8"/>
      <w:r w:rsidR="008846F5" w:rsidRPr="003C246B">
        <w:rPr>
          <w:rFonts w:ascii="Times New Roman" w:hAnsi="Times New Roman" w:cs="Times New Roman"/>
        </w:rPr>
        <w:t>ECG is also correlated with many other diseases</w:t>
      </w:r>
      <w:commentRangeEnd w:id="8"/>
      <w:r w:rsidR="00C06EC3" w:rsidRPr="0058074C">
        <w:rPr>
          <w:rStyle w:val="af"/>
          <w:rFonts w:ascii="Times New Roman" w:hAnsi="Times New Roman" w:cs="Times New Roman"/>
        </w:rPr>
        <w:commentReference w:id="8"/>
      </w:r>
      <w:r w:rsidR="00C06EC3" w:rsidRPr="0058074C">
        <w:rPr>
          <w:rFonts w:ascii="Times New Roman" w:hAnsi="Times New Roman" w:cs="Times New Roman"/>
        </w:rPr>
        <w:t>;</w:t>
      </w:r>
      <w:r w:rsidR="008846F5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h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ins w:id="9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10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11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A6528A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316B7B">
        <w:rPr>
          <w:rFonts w:ascii="Times New Roman" w:hAnsi="Times New Roman" w:cs="Times New Roman"/>
          <w:rPrChange w:id="12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316B7B">
        <w:rPr>
          <w:rFonts w:ascii="Times New Roman" w:hAnsi="Times New Roman" w:cs="Times New Roman"/>
          <w:rPrChange w:id="13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A6528A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14" w:author="SB" w:date="2019-01-13T08:33:00Z">
            <w:rPr/>
          </w:rPrChange>
        </w:rPr>
        <w:instrText xml:space="preserve"> ADDIN EN.CITE &lt;EndNote&gt;&lt;Cite&gt;&lt;Author&gt;Sola-Soler&lt;/Author&gt;&lt;Year&gt;2012&lt;/Year&gt;&lt;RecNum&gt;19&lt;/RecNum&gt;&lt;DisplayText&gt;&lt;style face="superscript"&gt;[8]&lt;/style&gt;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ins w:id="15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6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7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F6313B" w:rsidRPr="00A6528A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C94633" w:rsidRPr="0058074C">
        <w:rPr>
          <w:rFonts w:ascii="Times New Roman" w:hAnsi="Times New Roman" w:cs="Times New Roman"/>
        </w:rPr>
        <w:t>[9, 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8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9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A6528A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proofErr w:type="spellStart"/>
      <w:r w:rsidR="00887181" w:rsidRPr="0058074C">
        <w:rPr>
          <w:rFonts w:ascii="Times New Roman" w:hAnsi="Times New Roman" w:cs="Times New Roman"/>
        </w:rPr>
        <w:t>Xie</w:t>
      </w:r>
      <w:proofErr w:type="spellEnd"/>
      <w:r w:rsidR="00887181" w:rsidRPr="0058074C">
        <w:rPr>
          <w:rFonts w:ascii="Times New Roman" w:hAnsi="Times New Roman" w:cs="Times New Roman"/>
        </w:rPr>
        <w:t xml:space="preserve">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58074C">
        <w:rPr>
          <w:rFonts w:ascii="Times New Roman" w:hAnsi="Times New Roman" w:cs="Times New Roman"/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58074C">
        <w:rPr>
          <w:rFonts w:ascii="Times New Roman" w:hAnsi="Times New Roman" w:cs="Times New Roman"/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887181" w:rsidRPr="00A6528A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ins w:id="20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316B7B">
        <w:rPr>
          <w:rFonts w:ascii="Times New Roman" w:hAnsi="Times New Roman" w:cs="Times New Roman"/>
          <w:rPrChange w:id="21" w:author="SB" w:date="2019-01-13T08:33:00Z">
            <w:rPr/>
          </w:rPrChange>
        </w:rPr>
        <w:instrText xml:space="preserve"> ADDIN EN.CITE </w:instrText>
      </w:r>
      <w:r w:rsidR="00C94633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316B7B">
        <w:rPr>
          <w:rFonts w:ascii="Times New Roman" w:hAnsi="Times New Roman" w:cs="Times New Roman"/>
          <w:rPrChange w:id="22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A6528A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C94633" w:rsidRPr="00A6528A">
        <w:rPr>
          <w:rFonts w:ascii="Times New Roman" w:hAnsi="Times New Roman" w:cs="Times New Roman"/>
        </w:rPr>
        <w:t>[2, 3, 5, 7, 9-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ins w:id="23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316B7B">
        <w:rPr>
          <w:rFonts w:ascii="Times New Roman" w:hAnsi="Times New Roman" w:cs="Times New Roman"/>
          <w:rPrChange w:id="24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316B7B">
        <w:rPr>
          <w:rFonts w:ascii="Times New Roman" w:hAnsi="Times New Roman" w:cs="Times New Roman"/>
          <w:rPrChange w:id="25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, 4, 6, 8, 12, 13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</w:t>
      </w:r>
      <w:r w:rsidR="007B4FF3" w:rsidRPr="0058074C">
        <w:rPr>
          <w:rFonts w:ascii="Times New Roman" w:hAnsi="Times New Roman" w:cs="Times New Roman"/>
        </w:rPr>
        <w:lastRenderedPageBreak/>
        <w:t>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6" w:author="SB" w:date="2019-01-13T08:33:00Z">
            <w:rPr/>
          </w:rPrChange>
        </w:rPr>
        <w:instrText xml:space="preserve"> ADDIN EN.CITE </w:instrText>
      </w:r>
      <w:r w:rsidR="00C9463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7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2, 7, 10, 11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ins w:id="28" w:author="SB" w:date="2019-01-12T17:09:00Z">
        <w:r w:rsidR="005440F4" w:rsidRPr="00A6528A">
          <w:rPr>
            <w:rFonts w:ascii="Times New Roman" w:hAnsi="Times New Roman" w:cs="Times New Roman"/>
          </w:rPr>
          <w:t xml:space="preserve"> </w:t>
        </w:r>
      </w:ins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ins w:id="29" w:author="SB" w:date="2019-01-12T17:09:00Z">
        <w:r w:rsidR="005440F4" w:rsidRPr="00A6528A">
          <w:rPr>
            <w:rFonts w:ascii="Times New Roman" w:hAnsi="Times New Roman" w:cs="Times New Roman"/>
          </w:rPr>
          <w:t>,</w:t>
        </w:r>
      </w:ins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30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31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5, 7, 9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316B7B">
        <w:rPr>
          <w:rFonts w:ascii="Times New Roman" w:hAnsi="Times New Roman" w:cs="Times New Roman"/>
          <w:rPrChange w:id="32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316B7B">
        <w:rPr>
          <w:rFonts w:ascii="Times New Roman" w:hAnsi="Times New Roman" w:cs="Times New Roman"/>
          <w:rPrChange w:id="33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2, 10, 11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34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35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, 11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36" w:name="OLE_LINK1"/>
      <w:bookmarkStart w:id="37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commentRangeStart w:id="38"/>
      <w:r w:rsidR="0048345B" w:rsidRPr="0058074C">
        <w:rPr>
          <w:rFonts w:ascii="Times New Roman" w:hAnsi="Times New Roman" w:cs="Times New Roman"/>
        </w:rPr>
        <w:t xml:space="preserve">CART </w:t>
      </w:r>
      <w:commentRangeEnd w:id="38"/>
      <w:r w:rsidR="00DB71B5" w:rsidRPr="0058074C">
        <w:rPr>
          <w:rStyle w:val="af"/>
          <w:rFonts w:ascii="Times New Roman" w:hAnsi="Times New Roman" w:cs="Times New Roman"/>
        </w:rPr>
        <w:commentReference w:id="38"/>
      </w:r>
      <w:r w:rsidR="0048345B" w:rsidRPr="0058074C">
        <w:rPr>
          <w:rFonts w:ascii="Times New Roman" w:hAnsi="Times New Roman" w:cs="Times New Roman"/>
        </w:rPr>
        <w:t>decision trees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ins w:id="39" w:author="SB" w:date="2019-01-12T17:10:00Z">
        <w:r w:rsidR="00A01434" w:rsidRPr="0058074C">
          <w:rPr>
            <w:rFonts w:ascii="Times New Roman" w:hAnsi="Times New Roman" w:cs="Times New Roman"/>
          </w:rPr>
          <w:t xml:space="preserve"> </w:t>
        </w:r>
      </w:ins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ins w:id="40" w:author="SB" w:date="2019-01-12T17:10:00Z">
        <w:r w:rsidR="00A01434" w:rsidRPr="0058074C">
          <w:rPr>
            <w:rFonts w:ascii="Times New Roman" w:hAnsi="Times New Roman" w:cs="Times New Roman"/>
          </w:rPr>
          <w:t xml:space="preserve"> </w:t>
        </w:r>
      </w:ins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36"/>
    <w:bookmarkEnd w:id="37"/>
    <w:p w14:paraId="63A8558F" w14:textId="77777777" w:rsidR="00C900AD" w:rsidRPr="0058074C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58074C" w:rsidRDefault="002644A1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67257F4D" w:rsidR="00310DE6" w:rsidRPr="0058074C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41" w:author="SB" w:date="2019-01-13T08:33:00Z">
            <w:rPr/>
          </w:rPrChange>
        </w:rPr>
        <w:instrText xml:space="preserve"> ADDIN EN.CITE &lt;EndNote&gt;&lt;Cite&gt;&lt;Year&gt;2008&lt;/Year&gt;&lt;RecNum&gt;11&lt;/RecNum&gt;&lt;DisplayText&gt;&lt;style face="superscript"&gt;[14]&lt;/style&gt;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Physionet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42" w:author="SB" w:date="2019-01-13T08:33:00Z">
            <w:rPr/>
          </w:rPrChange>
        </w:rPr>
        <w:instrText xml:space="preserve"> ADDIN EN.CITE &lt;EndNote&gt;&lt;Cite&gt;&lt;Author&gt;Goldberger&lt;/Author&gt;&lt;Year&gt;2000&lt;/Year&gt;&lt;RecNum&gt;10&lt;/RecNum&gt;&lt;DisplayText&gt;&lt;style face="superscript"&gt;[15]&lt;/style&gt;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proofErr w:type="gramStart"/>
      <w:r w:rsidRPr="00993D81">
        <w:rPr>
          <w:rFonts w:ascii="Times New Roman" w:hAnsi="Times New Roman" w:cs="Times New Roman" w:hint="eastAsia"/>
        </w:rPr>
        <w:t>’</w:t>
      </w:r>
      <w:proofErr w:type="gramEnd"/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43" w:name="OLE_LINK5"/>
      <w:r w:rsidRPr="00993D81">
        <w:rPr>
          <w:rFonts w:ascii="Times New Roman" w:hAnsi="Times New Roman" w:cs="Times New Roman"/>
        </w:rPr>
        <w:t>ribcage and abdomen movements</w:t>
      </w:r>
      <w:bookmarkEnd w:id="43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proofErr w:type="spellStart"/>
      <w:r w:rsidRPr="00993D81">
        <w:rPr>
          <w:rFonts w:ascii="Times New Roman" w:hAnsi="Times New Roman" w:cs="Times New Roman"/>
        </w:rPr>
        <w:t>Toennies</w:t>
      </w:r>
      <w:proofErr w:type="spellEnd"/>
      <w:r w:rsidRPr="00993D81">
        <w:rPr>
          <w:rFonts w:ascii="Times New Roman" w:hAnsi="Times New Roman" w:cs="Times New Roman"/>
        </w:rPr>
        <w:t xml:space="preserve">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ins w:id="44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316B7B">
        <w:rPr>
          <w:rFonts w:ascii="Times New Roman" w:hAnsi="Times New Roman" w:cs="Times New Roman"/>
          <w:rPrChange w:id="45" w:author="SB" w:date="2019-01-13T08:33:00Z">
            <w:rPr/>
          </w:rPrChange>
        </w:rPr>
        <w:instrText xml:space="preserve"> ADDIN EN.CITE </w:instrText>
      </w:r>
      <w:r w:rsidR="00C94633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316B7B">
        <w:rPr>
          <w:rFonts w:ascii="Times New Roman" w:hAnsi="Times New Roman" w:cs="Times New Roman"/>
          <w:rPrChange w:id="46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8074C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3, 4, 7, 16, 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>ed two, four, four, and five</w:t>
      </w:r>
      <w:ins w:id="47" w:author="SB" w:date="2019-01-12T17:12:00Z">
        <w:r w:rsidR="00D154FB" w:rsidRPr="0058074C">
          <w:rPr>
            <w:rFonts w:ascii="Times New Roman" w:hAnsi="Times New Roman" w:cs="Times New Roman"/>
          </w:rPr>
          <w:t xml:space="preserve"> </w:t>
        </w:r>
      </w:ins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316B7B">
        <w:rPr>
          <w:rFonts w:ascii="Times New Roman" w:hAnsi="Times New Roman" w:cs="Times New Roman"/>
          <w:rPrChange w:id="48" w:author="SB" w:date="2019-01-13T08:33:00Z">
            <w:rPr>
              <w:noProof/>
            </w:rPr>
          </w:rPrChange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EA3675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ge</w:t>
            </w:r>
            <w:ins w:id="49" w:author="SB" w:date="2019-01-12T17:12:00Z">
              <w:r w:rsidR="003D4C0E" w:rsidRPr="00EA3675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2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.5±7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6.6±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</w:t>
            </w:r>
            <w:ins w:id="50" w:author="SB" w:date="2019-01-12T17:12:00Z">
              <w:r w:rsidR="003D4C0E" w:rsidRPr="00EA3675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4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8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4.5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7D8C8F04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C94633" w:rsidRPr="00316B7B">
        <w:rPr>
          <w:rFonts w:ascii="Times New Roman" w:hAnsi="Times New Roman" w:cs="Times New Roman"/>
          <w:rPrChange w:id="51" w:author="SB" w:date="2019-01-13T08:33:00Z">
            <w:rPr/>
          </w:rPrChange>
        </w:rPr>
        <w:instrText xml:space="preserve"> ADDIN EN.CITE &lt;EndNote&gt;&lt;Cite&gt;&lt;Author&gt;Berry&lt;/Author&gt;&lt;Year&gt;2012&lt;/Year&gt;&lt;RecNum&gt;3&lt;/RecNum&gt;&lt;DisplayText&gt;&lt;style face="superscript"&gt;[16]&lt;/style&gt;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C94633" w:rsidRPr="00EA3675">
        <w:rPr>
          <w:rFonts w:ascii="Times New Roman" w:hAnsi="Times New Roman" w:cs="Times New Roman"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 xml:space="preserve">, apnea is </w:t>
      </w:r>
      <w:commentRangeStart w:id="52"/>
      <w:r w:rsidR="00DB64E3" w:rsidRPr="00EA3675">
        <w:rPr>
          <w:rFonts w:ascii="Times New Roman" w:hAnsi="Times New Roman" w:cs="Times New Roman"/>
        </w:rPr>
        <w:t>scored</w:t>
      </w:r>
      <w:commentRangeEnd w:id="52"/>
      <w:r w:rsidR="001C3E9B" w:rsidRPr="0058074C">
        <w:rPr>
          <w:rStyle w:val="af"/>
          <w:rFonts w:ascii="Times New Roman" w:hAnsi="Times New Roman" w:cs="Times New Roman"/>
        </w:rPr>
        <w:commentReference w:id="52"/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ins w:id="53" w:author="SB" w:date="2019-01-13T08:16:00Z"/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1679001A" w:rsidR="00310DE6" w:rsidRPr="00236C03" w:rsidRDefault="005D025C">
      <w:pPr>
        <w:rPr>
          <w:rFonts w:ascii="Times New Roman" w:hAnsi="Times New Roman" w:cs="Times New Roman"/>
        </w:rPr>
      </w:pPr>
      <w:r w:rsidRPr="00316B7B">
        <w:rPr>
          <w:rFonts w:ascii="Times New Roman" w:hAnsi="Times New Roman" w:cs="Times New Roman"/>
          <w:noProof/>
          <w:lang w:eastAsia="en-US"/>
          <w:rPrChange w:id="54" w:author="Unknown">
            <w:rPr>
              <w:noProof/>
              <w:lang w:eastAsia="en-US"/>
            </w:rPr>
          </w:rPrChange>
        </w:rPr>
        <w:lastRenderedPageBreak/>
        <mc:AlternateContent>
          <mc:Choice Requires="wpg">
            <w:drawing>
              <wp:anchor distT="0" distB="0" distL="114300" distR="114300" simplePos="0" relativeHeight="251766784" behindDoc="0" locked="0" layoutInCell="1" allowOverlap="1" wp14:anchorId="1DFBEA24" wp14:editId="67E731B4">
                <wp:simplePos x="0" y="0"/>
                <wp:positionH relativeFrom="column">
                  <wp:posOffset>4313</wp:posOffset>
                </wp:positionH>
                <wp:positionV relativeFrom="paragraph">
                  <wp:posOffset>1026831</wp:posOffset>
                </wp:positionV>
                <wp:extent cx="5274310" cy="3976490"/>
                <wp:effectExtent l="0" t="0" r="2540" b="5080"/>
                <wp:wrapTopAndBottom/>
                <wp:docPr id="8" name="组合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4310" cy="3976490"/>
                          <a:chOff x="0" y="0"/>
                          <a:chExt cx="5274310" cy="3976490"/>
                        </a:xfrm>
                      </wpg:grpSpPr>
                      <wps:wsp>
                        <wps:cNvPr id="2" name="文本框 2"/>
                        <wps:cNvSpPr txBox="1"/>
                        <wps:spPr>
                          <a:xfrm>
                            <a:off x="0" y="3778370"/>
                            <a:ext cx="5273675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D7D2F0" w14:textId="42349AE4" w:rsidR="0058074C" w:rsidRPr="0058074C" w:rsidRDefault="0058074C" w:rsidP="00F525E0">
                              <w:pPr>
                                <w:pStyle w:val="a7"/>
                                <w:jc w:val="center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55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instrText xml:space="preserve"> SEQ Figure \* ARABIC </w:instrTex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1</w:t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58074C">
                                <w:rPr>
                                  <w:rFonts w:ascii="Times New Roman" w:hAnsi="Times New Roman" w:cs="Times New Roman"/>
                                </w:rPr>
                                <w:t xml:space="preserve"> Design of cascading detection model based on AH event detect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4310" cy="369633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1DFBEA24" id="组合 8" o:spid="_x0000_s1026" style="position:absolute;left:0;text-align:left;margin-left:.35pt;margin-top:80.85pt;width:415.3pt;height:313.1pt;z-index:251766784" coordsize="52743,39764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2" o:spid="_x0000_s1027" type="#_x0000_t202" style="position:absolute;top:37783;width:52736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" stroked="f">
                  <v:textbox style="mso-fit-shape-to-text:t" inset="0,0,0,0">
                    <w:txbxContent>
                      <w:p w14:paraId="78D7D2F0" w14:textId="42349AE4" w:rsidR="0058074C" w:rsidRPr="0058074C" w:rsidRDefault="0058074C" w:rsidP="00F525E0">
                        <w:pPr>
                          <w:pStyle w:val="a7"/>
                          <w:jc w:val="center"/>
                          <w:rPr>
                            <w:rFonts w:ascii="Times New Roman" w:hAnsi="Times New Roman" w:cs="Times New Roman"/>
                          </w:rPr>
                        </w:pPr>
                        <w:r w:rsidRPr="0058074C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56" w:author="SB" w:date="2019-01-13T08:21:00Z">
                              <w:rPr>
                                <w:noProof/>
                              </w:rPr>
                            </w:rPrChange>
                          </w:rPr>
                          <w:instrText xml:space="preserve"> SEQ Figure \* ARABIC </w:instrTex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1</w:t>
                        </w:r>
                        <w:r w:rsidRPr="0058074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58074C">
                          <w:rPr>
                            <w:rFonts w:ascii="Times New Roman" w:hAnsi="Times New Roman" w:cs="Times New Roman"/>
                          </w:rPr>
                          <w:t xml:space="preserve"> Design of cascading detection model based on AH event detection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4" o:spid="_x0000_s1028" type="#_x0000_t75" style="position:absolute;width:52743;height:369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">
                  <v:imagedata r:id="rId13" o:title=""/>
                </v:shape>
                <w10:wrap type="topAndBottom"/>
              </v:group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ins w:id="57" w:author="SB" w:date="2019-01-13T08:20:00Z">
        <w:r w:rsidR="001A36BE" w:rsidRPr="00236C03">
          <w:rPr>
            <w:rFonts w:ascii="Times New Roman" w:hAnsi="Times New Roman" w:cs="Times New Roman"/>
          </w:rPr>
          <w:t xml:space="preserve"> </w:t>
        </w:r>
      </w:ins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>nvalid data, 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ins w:id="58" w:author="SB" w:date="2019-01-12T17:17:00Z">
        <w:r w:rsidR="00D464D4" w:rsidRPr="00236C03">
          <w:rPr>
            <w:rFonts w:ascii="Times New Roman" w:hAnsi="Times New Roman" w:cs="Times New Roman"/>
          </w:rPr>
          <w:t>,</w:t>
        </w:r>
      </w:ins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</w:t>
      </w:r>
      <w:del w:id="59" w:author="SB" w:date="2019-01-12T17:17:00Z">
        <w:r w:rsidR="003563B3" w:rsidRPr="00236C03" w:rsidDel="00D464D4">
          <w:rPr>
            <w:rFonts w:ascii="Times New Roman" w:hAnsi="Times New Roman" w:cs="Times New Roman"/>
          </w:rPr>
          <w:delText xml:space="preserve">                                 </w:delText>
        </w:r>
      </w:del>
      <w:r w:rsidR="003563B3" w:rsidRPr="00236C03">
        <w:rPr>
          <w:rFonts w:ascii="Times New Roman" w:hAnsi="Times New Roman" w:cs="Times New Roman"/>
        </w:rPr>
        <w:t xml:space="preserve">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>calculates the AHI</w:t>
      </w:r>
      <w:commentRangeStart w:id="60"/>
      <w:commentRangeStart w:id="61"/>
      <w:r w:rsidR="003563B3" w:rsidRPr="00236C03">
        <w:rPr>
          <w:rFonts w:ascii="Times New Roman" w:hAnsi="Times New Roman" w:cs="Times New Roman"/>
        </w:rPr>
        <w:t>.</w:t>
      </w:r>
      <w:commentRangeEnd w:id="60"/>
      <w:r w:rsidR="00D464D4" w:rsidRPr="0058074C">
        <w:rPr>
          <w:rStyle w:val="af"/>
          <w:rFonts w:ascii="Times New Roman" w:hAnsi="Times New Roman" w:cs="Times New Roman"/>
        </w:rPr>
        <w:commentReference w:id="60"/>
      </w:r>
      <w:r w:rsidR="003563B3" w:rsidRPr="00236C03">
        <w:rPr>
          <w:rFonts w:ascii="Times New Roman" w:hAnsi="Times New Roman" w:cs="Times New Roman"/>
        </w:rPr>
        <w:t xml:space="preserve"> </w:t>
      </w:r>
      <w:commentRangeEnd w:id="61"/>
      <w:r w:rsidR="0075426E">
        <w:rPr>
          <w:rStyle w:val="af"/>
        </w:rPr>
        <w:commentReference w:id="61"/>
      </w:r>
    </w:p>
    <w:p w14:paraId="255551A7" w14:textId="515FFC12" w:rsidR="005C12A7" w:rsidRPr="00236C03" w:rsidRDefault="005C12A7">
      <w:pPr>
        <w:rPr>
          <w:rFonts w:ascii="Times New Roman" w:hAnsi="Times New Roman" w:cs="Times New Roman"/>
          <w:b/>
        </w:rPr>
      </w:pPr>
    </w:p>
    <w:p w14:paraId="5AB3CCC2" w14:textId="26A0B524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73701A8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063992F4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>. N</w:t>
      </w:r>
      <w:commentRangeStart w:id="62"/>
      <w:r w:rsidR="00E02016" w:rsidRPr="00236C03">
        <w:rPr>
          <w:rFonts w:ascii="Times New Roman" w:hAnsi="Times New Roman" w:cs="Times New Roman"/>
        </w:rPr>
        <w:t>ormal</w:t>
      </w:r>
      <w:commentRangeEnd w:id="62"/>
      <w:r w:rsidR="00353F58" w:rsidRPr="0058074C">
        <w:rPr>
          <w:rStyle w:val="af"/>
          <w:rFonts w:ascii="Times New Roman" w:hAnsi="Times New Roman" w:cs="Times New Roman"/>
        </w:rPr>
        <w:commentReference w:id="62"/>
      </w:r>
      <w:r w:rsidR="00E02016" w:rsidRPr="00236C03">
        <w:rPr>
          <w:rFonts w:ascii="Times New Roman" w:hAnsi="Times New Roman" w:cs="Times New Roman"/>
        </w:rPr>
        <w:t xml:space="preserve"> people</w:t>
      </w:r>
      <w:proofErr w:type="gramStart"/>
      <w:r w:rsidR="00E02016" w:rsidRPr="00236C03">
        <w:rPr>
          <w:rFonts w:ascii="Times New Roman" w:hAnsi="Times New Roman" w:cs="Times New Roman" w:hint="eastAsia"/>
        </w:rPr>
        <w:t>’</w:t>
      </w:r>
      <w:proofErr w:type="gramEnd"/>
      <w:r w:rsidR="00E02016" w:rsidRPr="00236C03">
        <w:rPr>
          <w:rFonts w:ascii="Times New Roman" w:hAnsi="Times New Roman" w:cs="Times New Roman"/>
        </w:rPr>
        <w:t>s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tends to </w:t>
      </w:r>
      <w:r w:rsidR="009225D2" w:rsidRPr="00236C03">
        <w:rPr>
          <w:rFonts w:ascii="Times New Roman" w:hAnsi="Times New Roman" w:cs="Times New Roman"/>
        </w:rPr>
        <w:t>stay</w:t>
      </w:r>
      <w:r w:rsidR="00E02016" w:rsidRPr="00236C03">
        <w:rPr>
          <w:rFonts w:ascii="Times New Roman" w:hAnsi="Times New Roman" w:cs="Times New Roman"/>
        </w:rPr>
        <w:t xml:space="preserve"> around 98%</w:t>
      </w:r>
      <w:r w:rsidR="00703F59" w:rsidRPr="00236C03">
        <w:rPr>
          <w:rFonts w:ascii="Times New Roman" w:hAnsi="Times New Roman" w:cs="Times New Roman"/>
        </w:rPr>
        <w:t>;</w:t>
      </w:r>
      <w:r w:rsidR="00E02016" w:rsidRPr="00236C03">
        <w:rPr>
          <w:rFonts w:ascii="Times New Roman" w:hAnsi="Times New Roman" w:cs="Times New Roman"/>
        </w:rPr>
        <w:t xml:space="preserve"> therefore</w:t>
      </w:r>
      <w:r w:rsidR="00703F59" w:rsidRPr="00236C03">
        <w:rPr>
          <w:rFonts w:ascii="Times New Roman" w:hAnsi="Times New Roman" w:cs="Times New Roman"/>
        </w:rPr>
        <w:t>,</w:t>
      </w:r>
      <w:r w:rsidR="00E02016" w:rsidRPr="00236C03">
        <w:rPr>
          <w:rFonts w:ascii="Times New Roman" w:hAnsi="Times New Roman" w:cs="Times New Roman"/>
        </w:rPr>
        <w:t xml:space="preserve"> a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>data). 2) F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ins w:id="63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ins w:id="64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ins w:id="65" w:author="SB" w:date="2019-01-12T17:21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ins w:id="66" w:author="SB" w:date="2019-01-12T17:21:00Z">
        <w:r w:rsidR="00703F59" w:rsidRPr="00236C03">
          <w:rPr>
            <w:rFonts w:ascii="Times New Roman" w:hAnsi="Times New Roman" w:cs="Times New Roman"/>
          </w:rPr>
          <w:t>5</w:t>
        </w:r>
      </w:ins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C94633" w:rsidRPr="00236C03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&lt;style face="superscript"&gt;[18]&lt;/style&gt;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C94633" w:rsidRPr="0058074C">
        <w:rPr>
          <w:rFonts w:ascii="Times New Roman" w:hAnsi="Times New Roman" w:cs="Times New Roman"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ins w:id="67" w:author="SB" w:date="2019-01-12T17:22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37AF276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6CF77EBA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</w:t>
      </w:r>
      <w:r w:rsidR="00692441" w:rsidRPr="00236C03">
        <w:rPr>
          <w:rFonts w:ascii="Times New Roman" w:hAnsi="Times New Roman" w:cs="Times New Roman"/>
        </w:rPr>
        <w:lastRenderedPageBreak/>
        <w:t xml:space="preserve">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ins w:id="68" w:author="SB" w:date="2019-01-12T17:23:00Z">
        <w:r w:rsidR="003C0994" w:rsidRPr="002C5BEC">
          <w:rPr>
            <w:rFonts w:ascii="Times New Roman" w:hAnsi="Times New Roman" w:cs="Times New Roman"/>
          </w:rPr>
          <w:t>,</w:t>
        </w:r>
      </w:ins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69" w:name="_Ref532998949"/>
      <w:r w:rsidRPr="0058074C">
        <w:rPr>
          <w:rFonts w:ascii="Times New Roman" w:hAnsi="Times New Roman" w:cs="Times New Roman" w:hint="eastAsia"/>
        </w:rPr>
        <w:t>（</w:t>
      </w:r>
      <w:commentRangeStart w:id="70"/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69"/>
      <w:commentRangeEnd w:id="70"/>
      <w:r w:rsidR="00C72CDE" w:rsidRPr="002C5BEC">
        <w:rPr>
          <w:rStyle w:val="af"/>
          <w:rFonts w:ascii="Times New Roman" w:hAnsi="Times New Roman" w:cs="Times New Roman"/>
        </w:rPr>
        <w:commentReference w:id="70"/>
      </w:r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ins w:id="71" w:author="SB" w:date="2019-01-12T17:43:00Z">
        <w:r w:rsidR="0065313A" w:rsidRPr="002C5BEC">
          <w:rPr>
            <w:rFonts w:ascii="Times New Roman" w:hAnsi="Times New Roman" w:cs="Times New Roman"/>
          </w:rPr>
          <w:t xml:space="preserve"> </w:t>
        </w:r>
      </w:ins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proofErr w:type="gramStart"/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>(</w:t>
      </w:r>
      <w:proofErr w:type="gramEnd"/>
      <w:r w:rsidR="00E142A7" w:rsidRPr="0058074C">
        <w:rPr>
          <w:rFonts w:ascii="Times New Roman" w:hAnsi="Times New Roman" w:cs="Times New Roman"/>
        </w:rPr>
        <w:t xml:space="preserve">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72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72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73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73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4A0B305E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kurtosi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commentRangeStart w:id="74"/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FFT </w:t>
      </w:r>
      <w:commentRangeEnd w:id="74"/>
      <w:r w:rsidR="00A96B45" w:rsidRPr="0058074C">
        <w:rPr>
          <w:rStyle w:val="af"/>
          <w:rFonts w:ascii="Times New Roman" w:hAnsi="Times New Roman" w:cs="Times New Roman"/>
        </w:rPr>
        <w:commentReference w:id="74"/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ins w:id="75" w:author="SB" w:date="2019-01-12T17:50:00Z">
        <w:r w:rsidR="00E25F45" w:rsidRPr="005B0D93">
          <w:rPr>
            <w:rFonts w:ascii="Times New Roman" w:hAnsi="Times New Roman" w:cs="Times New Roman"/>
            <w:b/>
          </w:rPr>
          <w:t>f</w:t>
        </w:r>
      </w:ins>
      <w:r w:rsidRPr="005B0D93">
        <w:rPr>
          <w:rFonts w:ascii="Times New Roman" w:hAnsi="Times New Roman" w:cs="Times New Roman"/>
          <w:b/>
        </w:rPr>
        <w:t>eature set</w:t>
      </w:r>
    </w:p>
    <w:p w14:paraId="79B85E2A" w14:textId="7F6B1551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9B2346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hence</w:t>
      </w:r>
      <w:ins w:id="76" w:author="SB" w:date="2019-01-12T17:46:00Z">
        <w:r w:rsidR="009B2346" w:rsidRPr="005B0D93">
          <w:rPr>
            <w:rFonts w:ascii="Times New Roman" w:hAnsi="Times New Roman" w:cs="Times New Roman"/>
          </w:rPr>
          <w:t>,</w:t>
        </w:r>
      </w:ins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calcula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316B7B">
        <w:rPr>
          <w:rFonts w:ascii="Times New Roman" w:hAnsi="Times New Roman" w:cs="Times New Roman"/>
          <w:rPrChange w:id="77" w:author="SB" w:date="2019-01-13T08:33:00Z">
            <w:rPr/>
          </w:rPrChange>
        </w:rPr>
        <w:instrText xml:space="preserve"> ADDIN EN.CITE </w:instrText>
      </w:r>
      <w:r w:rsidR="00C94633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316B7B">
        <w:rPr>
          <w:rFonts w:ascii="Times New Roman" w:hAnsi="Times New Roman" w:cs="Times New Roman"/>
          <w:rPrChange w:id="78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5B0D93">
        <w:rPr>
          <w:rFonts w:ascii="Times New Roman" w:hAnsi="Times New Roman" w:cs="Times New Roman"/>
        </w:rPr>
        <w:fldChar w:fldCharType="end"/>
      </w:r>
      <w:r w:rsidR="00B20F02" w:rsidRPr="00A6528A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C94633" w:rsidRPr="005B0D93">
        <w:rPr>
          <w:rFonts w:ascii="Times New Roman" w:hAnsi="Times New Roman" w:cs="Times New Roman"/>
        </w:rPr>
        <w:t>[19, 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79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79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80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80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42A13E64" w:rsidR="00310DE6" w:rsidRPr="005B0D93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lastRenderedPageBreak/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5E25CB75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commentRangeStart w:id="81"/>
            <w:ins w:id="82" w:author="SB" w:date="2019-01-12T17:49:00Z">
              <w:r w:rsidRPr="005B0D93">
                <w:rPr>
                  <w:rFonts w:ascii="Times New Roman" w:hAnsi="Times New Roman" w:cs="Times New Roman"/>
                </w:rPr>
                <w:t>K</w:t>
              </w:r>
            </w:ins>
            <w:r w:rsidR="004B54C4" w:rsidRPr="005B0D93">
              <w:rPr>
                <w:rFonts w:ascii="Times New Roman" w:hAnsi="Times New Roman" w:cs="Times New Roman"/>
              </w:rPr>
              <w:t>urtosis in 0.2</w:t>
            </w:r>
            <w:ins w:id="83" w:author="SB" w:date="2019-01-12T17:49:00Z">
              <w:r w:rsidR="00A45120" w:rsidRPr="005B0D93">
                <w:rPr>
                  <w:rFonts w:ascii="Times New Roman" w:hAnsi="Times New Roman" w:cs="Times New Roman" w:hint="eastAsia"/>
                </w:rPr>
                <w:t>–</w:t>
              </w:r>
            </w:ins>
            <w:del w:id="84" w:author="SB" w:date="2019-01-12T17:49:00Z">
              <w:r w:rsidR="004B54C4" w:rsidRPr="005B0D93" w:rsidDel="00A45120">
                <w:rPr>
                  <w:rFonts w:ascii="Times New Roman" w:hAnsi="Times New Roman" w:cs="Times New Roman"/>
                </w:rPr>
                <w:delText>-</w:delText>
              </w:r>
            </w:del>
            <w:r w:rsidR="004B54C4" w:rsidRPr="005B0D93">
              <w:rPr>
                <w:rFonts w:ascii="Times New Roman" w:hAnsi="Times New Roman" w:cs="Times New Roman"/>
              </w:rPr>
              <w:t>0.4</w:t>
            </w:r>
            <w:ins w:id="85" w:author="SB" w:date="2019-01-12T17:49:00Z">
              <w:r w:rsidR="00A45120" w:rsidRPr="005B0D93">
                <w:rPr>
                  <w:rFonts w:ascii="Times New Roman" w:hAnsi="Times New Roman" w:cs="Times New Roman"/>
                </w:rPr>
                <w:t xml:space="preserve"> </w:t>
              </w:r>
            </w:ins>
            <w:r w:rsidR="004B54C4" w:rsidRPr="005B0D93">
              <w:rPr>
                <w:rFonts w:ascii="Times New Roman" w:hAnsi="Times New Roman" w:cs="Times New Roman"/>
              </w:rPr>
              <w:t>Hz of NF</w:t>
            </w:r>
            <w:proofErr w:type="gramStart"/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proofErr w:type="gramEnd"/>
            <w:r w:rsidR="004B54C4" w:rsidRPr="005B0D93">
              <w:rPr>
                <w:rFonts w:ascii="Times New Roman" w:hAnsi="Times New Roman" w:cs="Times New Roman"/>
              </w:rPr>
              <w:t>s FFT</w:t>
            </w:r>
            <w:commentRangeEnd w:id="81"/>
            <w:r w:rsidR="00D27BC0" w:rsidRPr="00316B7B">
              <w:rPr>
                <w:rStyle w:val="af"/>
                <w:rFonts w:ascii="Times New Roman" w:hAnsi="Times New Roman" w:cs="Times New Roman"/>
                <w:rPrChange w:id="86" w:author="SB" w:date="2019-01-13T08:33:00Z">
                  <w:rPr>
                    <w:rStyle w:val="af"/>
                  </w:rPr>
                </w:rPrChange>
              </w:rPr>
              <w:commentReference w:id="81"/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BB5D89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5E2C19EC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 decision trees for the prediction of 60</w:t>
      </w:r>
      <w:ins w:id="87" w:author="SB" w:date="2019-01-12T17:50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 decision trees for the prediction of 10</w:t>
      </w:r>
      <w:ins w:id="88" w:author="SB" w:date="2019-01-12T17:50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ins w:id="89" w:author="SB" w:date="2019-01-12T17:51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ins w:id="90" w:author="SB" w:date="2019-01-12T17:51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1DE312D5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ins w:id="91" w:author="SB" w:date="2019-01-12T17:51:00Z">
        <w:r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 xml:space="preserve">, the weights for the two classes in CART trees were set to inverse ratio of their numbers. </w:t>
      </w:r>
    </w:p>
    <w:p w14:paraId="3787A189" w14:textId="6F4D621C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by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ins w:id="92" w:author="SB" w:date="2019-01-12T17:52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ins w:id="93" w:author="SB" w:date="2019-01-12T17:52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18F8BCB3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ins w:id="94" w:author="SB" w:date="2019-01-12T18:02:00Z">
        <w:r w:rsidR="0037429B" w:rsidRPr="00486B52">
          <w:rPr>
            <w:rFonts w:ascii="Times New Roman" w:hAnsi="Times New Roman" w:cs="Times New Roman"/>
          </w:rPr>
          <w:t>was</w:t>
        </w:r>
      </w:ins>
      <w:del w:id="95" w:author="SB" w:date="2019-01-12T18:02:00Z">
        <w:r w:rsidR="00A70AD3" w:rsidRPr="00486B52" w:rsidDel="0037429B">
          <w:rPr>
            <w:rFonts w:ascii="Times New Roman" w:hAnsi="Times New Roman" w:cs="Times New Roman"/>
          </w:rPr>
          <w:delText>were</w:delText>
        </w:r>
      </w:del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ins w:id="96" w:author="SB" w:date="2019-01-12T18:03:00Z">
        <w:r w:rsidR="0037429B" w:rsidRPr="00486B52">
          <w:rPr>
            <w:rFonts w:ascii="Times New Roman" w:hAnsi="Times New Roman" w:cs="Times New Roman"/>
          </w:rPr>
          <w:t xml:space="preserve"> </w:t>
        </w:r>
      </w:ins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ins w:id="97" w:author="SB" w:date="2019-01-12T18:03:00Z">
        <w:r w:rsidR="00375BB2" w:rsidRPr="00486B52">
          <w:rPr>
            <w:rFonts w:ascii="Times New Roman" w:hAnsi="Times New Roman" w:cs="Times New Roman"/>
          </w:rPr>
          <w:t>ed</w:t>
        </w:r>
      </w:ins>
      <w:del w:id="98" w:author="SB" w:date="2019-01-12T18:03:00Z">
        <w:r w:rsidRPr="00486B52" w:rsidDel="00375BB2">
          <w:rPr>
            <w:rFonts w:ascii="Times New Roman" w:hAnsi="Times New Roman" w:cs="Times New Roman"/>
          </w:rPr>
          <w:delText>s</w:delText>
        </w:r>
      </w:del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abov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ins w:id="99" w:author="SB" w:date="2019-01-12T18:03:00Z">
        <w:r w:rsidR="00FC4144" w:rsidRPr="00486B52">
          <w:rPr>
            <w:rFonts w:ascii="Times New Roman" w:hAnsi="Times New Roman" w:cs="Times New Roman"/>
          </w:rPr>
          <w:t>were required to</w:t>
        </w:r>
      </w:ins>
      <w:del w:id="100" w:author="SB" w:date="2019-01-12T18:03:00Z">
        <w:r w:rsidR="00555C91" w:rsidRPr="00486B52" w:rsidDel="00FC4144">
          <w:rPr>
            <w:rFonts w:ascii="Times New Roman" w:hAnsi="Times New Roman" w:cs="Times New Roman"/>
          </w:rPr>
          <w:delText>shou</w:delText>
        </w:r>
      </w:del>
      <w:del w:id="101" w:author="SB" w:date="2019-01-12T18:04:00Z">
        <w:r w:rsidR="00555C91" w:rsidRPr="00486B52" w:rsidDel="00FC4144">
          <w:rPr>
            <w:rFonts w:ascii="Times New Roman" w:hAnsi="Times New Roman" w:cs="Times New Roman"/>
          </w:rPr>
          <w:delText>ld</w:delText>
        </w:r>
      </w:del>
      <w:r w:rsidR="00555C91" w:rsidRPr="00486B52">
        <w:rPr>
          <w:rFonts w:ascii="Times New Roman" w:hAnsi="Times New Roman" w:cs="Times New Roman"/>
        </w:rPr>
        <w:t xml:space="preserve"> be </w:t>
      </w:r>
      <w:commentRangeStart w:id="102"/>
      <w:r w:rsidR="00555C91" w:rsidRPr="00486B52">
        <w:rPr>
          <w:rFonts w:ascii="Times New Roman" w:hAnsi="Times New Roman" w:cs="Times New Roman"/>
        </w:rPr>
        <w:t>longer than five</w:t>
      </w:r>
      <w:commentRangeEnd w:id="102"/>
      <w:r w:rsidR="00804683" w:rsidRPr="00486B52">
        <w:rPr>
          <w:rStyle w:val="af"/>
          <w:rFonts w:ascii="Times New Roman" w:hAnsi="Times New Roman" w:cs="Times New Roman"/>
        </w:rPr>
        <w:commentReference w:id="102"/>
      </w:r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ins w:id="103" w:author="SB" w:date="2019-01-12T18:04:00Z">
        <w:r w:rsidR="007152B8" w:rsidRPr="00486B52">
          <w:rPr>
            <w:rFonts w:ascii="Times New Roman" w:hAnsi="Times New Roman" w:cs="Times New Roman"/>
          </w:rPr>
          <w:t>nature of the</w:t>
        </w:r>
      </w:ins>
      <w:del w:id="104" w:author="SB" w:date="2019-01-12T18:04:00Z">
        <w:r w:rsidR="00555C91" w:rsidRPr="00486B52" w:rsidDel="007152B8">
          <w:rPr>
            <w:rFonts w:ascii="Times New Roman" w:hAnsi="Times New Roman" w:cs="Times New Roman"/>
          </w:rPr>
          <w:delText>way of</w:delText>
        </w:r>
      </w:del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The total number of AH sequence</w:t>
      </w:r>
      <w:r w:rsidR="007152B8" w:rsidRPr="00486B52">
        <w:rPr>
          <w:rFonts w:ascii="Times New Roman" w:hAnsi="Times New Roman" w:cs="Times New Roman"/>
        </w:rPr>
        <w:t>s</w:t>
      </w:r>
      <w:r w:rsidR="00555C91" w:rsidRPr="00486B52">
        <w:rPr>
          <w:rFonts w:ascii="Times New Roman" w:hAnsi="Times New Roman" w:cs="Times New Roman"/>
        </w:rPr>
        <w:t xml:space="preserve"> after</w:t>
      </w:r>
      <w:r w:rsidR="007152B8" w:rsidRPr="00486B52">
        <w:rPr>
          <w:rFonts w:ascii="Times New Roman" w:hAnsi="Times New Roman" w:cs="Times New Roman"/>
        </w:rPr>
        <w:t xml:space="preserve"> </w:t>
      </w:r>
      <w:r w:rsidR="00555C91" w:rsidRPr="00486B52">
        <w:rPr>
          <w:rFonts w:ascii="Times New Roman" w:hAnsi="Times New Roman" w:cs="Times New Roman"/>
        </w:rPr>
        <w:t>event detect</w:t>
      </w:r>
      <w:r w:rsidR="007152B8" w:rsidRPr="00486B52">
        <w:rPr>
          <w:rFonts w:ascii="Times New Roman" w:hAnsi="Times New Roman" w:cs="Times New Roman"/>
        </w:rPr>
        <w:t>ion</w:t>
      </w:r>
      <w:r w:rsidR="00555C91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considered to be the number of </w:t>
      </w:r>
      <w:r w:rsidR="003C5026" w:rsidRPr="00486B52">
        <w:rPr>
          <w:rFonts w:ascii="Times New Roman" w:hAnsi="Times New Roman" w:cs="Times New Roman"/>
        </w:rPr>
        <w:t>AH events</w:t>
      </w:r>
      <w:r w:rsidR="00555C91" w:rsidRPr="00486B52">
        <w:rPr>
          <w:rFonts w:ascii="Times New Roman" w:hAnsi="Times New Roman" w:cs="Times New Roman"/>
        </w:rPr>
        <w:t xml:space="preserve">, </w:t>
      </w:r>
      <w:r w:rsidRPr="00486B52">
        <w:rPr>
          <w:rFonts w:ascii="Times New Roman" w:hAnsi="Times New Roman" w:cs="Times New Roman"/>
        </w:rPr>
        <w:t>while</w:t>
      </w:r>
      <w:r w:rsidR="00555C91" w:rsidRPr="00486B52">
        <w:rPr>
          <w:rFonts w:ascii="Times New Roman" w:hAnsi="Times New Roman" w:cs="Times New Roman"/>
        </w:rPr>
        <w:t xml:space="preserve"> the first and last segment </w:t>
      </w:r>
      <w:r w:rsidR="007152B8" w:rsidRPr="00486B52">
        <w:rPr>
          <w:rFonts w:ascii="Times New Roman" w:hAnsi="Times New Roman" w:cs="Times New Roman"/>
        </w:rPr>
        <w:t>of</w:t>
      </w:r>
      <w:r w:rsidR="00555C91" w:rsidRPr="00486B52">
        <w:rPr>
          <w:rFonts w:ascii="Times New Roman" w:hAnsi="Times New Roman" w:cs="Times New Roman"/>
        </w:rPr>
        <w:t xml:space="preserve"> each AH sequence </w:t>
      </w:r>
      <w:r w:rsidR="00A70AD3" w:rsidRPr="00486B52">
        <w:rPr>
          <w:rFonts w:ascii="Times New Roman" w:hAnsi="Times New Roman" w:cs="Times New Roman"/>
        </w:rPr>
        <w:t>were</w:t>
      </w:r>
      <w:r w:rsidR="00555C91" w:rsidRPr="00486B52">
        <w:rPr>
          <w:rFonts w:ascii="Times New Roman" w:hAnsi="Times New Roman" w:cs="Times New Roman"/>
        </w:rPr>
        <w:t xml:space="preserve"> considered to </w:t>
      </w:r>
      <w:r w:rsidR="007152B8" w:rsidRPr="00486B52">
        <w:rPr>
          <w:rFonts w:ascii="Times New Roman" w:hAnsi="Times New Roman" w:cs="Times New Roman"/>
        </w:rPr>
        <w:t>indicate</w:t>
      </w:r>
      <w:r w:rsidR="00555C91" w:rsidRPr="00486B52">
        <w:rPr>
          <w:rFonts w:ascii="Times New Roman" w:hAnsi="Times New Roman" w:cs="Times New Roman"/>
        </w:rPr>
        <w:t xml:space="preserve"> the start and end time of </w:t>
      </w:r>
      <w:r w:rsidR="007152B8" w:rsidRPr="00486B52">
        <w:rPr>
          <w:rFonts w:ascii="Times New Roman" w:hAnsi="Times New Roman" w:cs="Times New Roman"/>
        </w:rPr>
        <w:t xml:space="preserve">the </w:t>
      </w:r>
      <w:r w:rsidR="003C5026" w:rsidRPr="00486B52">
        <w:rPr>
          <w:rFonts w:ascii="Times New Roman" w:hAnsi="Times New Roman" w:cs="Times New Roman"/>
        </w:rPr>
        <w:t>AH event</w:t>
      </w:r>
      <w:r w:rsidR="00555C91" w:rsidRPr="00486B52">
        <w:rPr>
          <w:rFonts w:ascii="Times New Roman" w:hAnsi="Times New Roman" w:cs="Times New Roman"/>
        </w:rPr>
        <w:t>.</w:t>
      </w:r>
      <w:r w:rsidR="00EB110B" w:rsidRPr="00316B7B">
        <w:rPr>
          <w:rFonts w:ascii="Times New Roman" w:hAnsi="Times New Roman" w:cs="Times New Roman"/>
        </w:rPr>
        <w:t xml:space="preserve">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FB3A5C" w:rsidRDefault="001372E3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Results</w:t>
      </w:r>
    </w:p>
    <w:p w14:paraId="3D17E708" w14:textId="66FADA63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a diagnosis of SAHS severity</w:t>
      </w:r>
      <w:r w:rsidR="00A70AD3" w:rsidRPr="00FB3A5C">
        <w:rPr>
          <w:rFonts w:ascii="Times New Roman" w:hAnsi="Times New Roman" w:cs="Times New Roman"/>
        </w:rPr>
        <w:t xml:space="preserve"> based on AH event detection</w:t>
      </w:r>
      <w:r w:rsidR="00597131" w:rsidRPr="00FB3A5C">
        <w:rPr>
          <w:rFonts w:ascii="Times New Roman" w:hAnsi="Times New Roman" w:cs="Times New Roman"/>
        </w:rPr>
        <w:t xml:space="preserve">. 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32AD18C6" w:rsidR="00310DE6" w:rsidRPr="00FB3A5C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072"/>
        <w:gridCol w:w="548"/>
        <w:gridCol w:w="561"/>
        <w:gridCol w:w="546"/>
        <w:gridCol w:w="392"/>
        <w:gridCol w:w="643"/>
        <w:gridCol w:w="735"/>
        <w:gridCol w:w="614"/>
        <w:gridCol w:w="739"/>
        <w:gridCol w:w="527"/>
        <w:gridCol w:w="1017"/>
        <w:gridCol w:w="1017"/>
      </w:tblGrid>
      <w:tr w:rsidR="00310DE6" w:rsidRPr="00316B7B" w14:paraId="72BD35C4" w14:textId="77777777" w:rsidTr="007E1C56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3DD3BBCF" w14:textId="2F8FA2B3" w:rsidR="00310DE6" w:rsidRPr="00FB3A5C" w:rsidRDefault="00F114F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bookmarkStart w:id="105" w:name="_Hlk534792995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gments</w:t>
            </w:r>
          </w:p>
        </w:tc>
        <w:tc>
          <w:tcPr>
            <w:tcW w:w="0" w:type="auto"/>
            <w:gridSpan w:val="3"/>
            <w:vMerge w:val="restart"/>
            <w:shd w:val="clear" w:color="auto" w:fill="auto"/>
            <w:vAlign w:val="center"/>
          </w:tcPr>
          <w:p w14:paraId="7ED8B801" w14:textId="77777777" w:rsidR="00310DE6" w:rsidRPr="00FB3A5C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5B180D53" w14:textId="77777777" w:rsidR="00310DE6" w:rsidRPr="00FB3A5C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44C418DF" w14:textId="0BD1E472" w:rsidR="00310DE6" w:rsidRPr="00FB3A5C" w:rsidRDefault="00310FC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1FAF62F" w14:textId="0E3595C6" w:rsidR="00310DE6" w:rsidRPr="00FB3A5C" w:rsidRDefault="00310FC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03C33462" w14:textId="38BF94C9" w:rsidR="00310DE6" w:rsidRPr="00FB3A5C" w:rsidRDefault="00F114F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</w:t>
            </w:r>
            <w:r w:rsidR="00310FC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E</w:t>
            </w:r>
            <w:r w:rsidR="0086325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</w:tr>
      <w:tr w:rsidR="00310DE6" w:rsidRPr="00316B7B" w14:paraId="6F8F0D22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FC499CF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vMerge/>
            <w:shd w:val="clear" w:color="auto" w:fill="auto"/>
            <w:vAlign w:val="center"/>
          </w:tcPr>
          <w:p w14:paraId="144D92E9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F09C005" w14:textId="564C76F6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41875AE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9676369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5D8CC1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EDD19B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</w:tr>
      <w:tr w:rsidR="00310DE6" w:rsidRPr="00316B7B" w14:paraId="6E419A24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DF7CBC8" w14:textId="77777777" w:rsidR="00310DE6" w:rsidRPr="00316B7B" w:rsidRDefault="00310DE6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0651B05F" w14:textId="77777777" w:rsidR="00310DE6" w:rsidRPr="00316B7B" w:rsidRDefault="009A2410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06E7D188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065DF78C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5942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5DEE5E9E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1898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1CB0CC69" w14:textId="064E8C85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9.0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459E9908" w14:textId="79840D5A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3.</w:t>
            </w:r>
            <w:r w:rsidR="005E68B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7061AD48" w14:textId="5A012689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2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1.2</w:t>
            </w:r>
          </w:p>
        </w:tc>
      </w:tr>
      <w:tr w:rsidR="00310DE6" w:rsidRPr="00316B7B" w14:paraId="1392270C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5C34200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/>
            <w:shd w:val="clear" w:color="auto" w:fill="auto"/>
            <w:vAlign w:val="center"/>
          </w:tcPr>
          <w:p w14:paraId="0EC7DBA3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441A354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0523A051" w14:textId="137388C0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367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42C9EBE3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28079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576B4099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489A2551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5C96784E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310DE6" w:rsidRPr="00316B7B" w14:paraId="4973D5F6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 w:val="restart"/>
            <w:vAlign w:val="center"/>
          </w:tcPr>
          <w:p w14:paraId="77407E19" w14:textId="7D26BD95" w:rsidR="00310DE6" w:rsidRPr="00FB3A5C" w:rsidRDefault="003C502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 events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00326BAA" w14:textId="38A6F765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Wrong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2958FF7F" w14:textId="4E9E4314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ight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64E8174" w14:textId="50EBAC51" w:rsidR="00310DE6" w:rsidRPr="00FB3A5C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otal events</w:t>
            </w:r>
          </w:p>
        </w:tc>
        <w:tc>
          <w:tcPr>
            <w:tcW w:w="0" w:type="auto"/>
            <w:gridSpan w:val="2"/>
            <w:vAlign w:val="center"/>
          </w:tcPr>
          <w:p w14:paraId="1CC930F6" w14:textId="4D593DAD" w:rsidR="00310DE6" w:rsidRPr="00FB3A5C" w:rsidRDefault="00262AD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PV</w:t>
            </w:r>
            <w:r w:rsidR="00E857BA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0" w:type="auto"/>
            <w:vAlign w:val="center"/>
          </w:tcPr>
          <w:p w14:paraId="6D67FD78" w14:textId="73A005DD" w:rsidR="00310DE6" w:rsidRPr="00FB3A5C" w:rsidRDefault="00F114F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</w:t>
            </w:r>
            <w:r w:rsidR="00310FC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N</w:t>
            </w:r>
            <w:r w:rsidR="00E857BA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</w:t>
            </w:r>
            <w:r w:rsidR="00AC48BE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%</w:t>
            </w:r>
            <w:r w:rsidR="007E1C56"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)</w:t>
            </w:r>
          </w:p>
        </w:tc>
      </w:tr>
      <w:tr w:rsidR="00310DE6" w:rsidRPr="00316B7B" w14:paraId="264E37BA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/>
            <w:vAlign w:val="center"/>
          </w:tcPr>
          <w:p w14:paraId="7BE41176" w14:textId="77777777" w:rsidR="00310DE6" w:rsidRPr="00316B7B" w:rsidRDefault="00310DE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3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777EC690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9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5947554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1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3B65EA76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828</w:t>
            </w:r>
          </w:p>
        </w:tc>
        <w:tc>
          <w:tcPr>
            <w:tcW w:w="0" w:type="auto"/>
            <w:gridSpan w:val="2"/>
            <w:vAlign w:val="center"/>
          </w:tcPr>
          <w:p w14:paraId="4FE08DA1" w14:textId="0F92C2FA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1.8</w:t>
            </w:r>
          </w:p>
        </w:tc>
        <w:tc>
          <w:tcPr>
            <w:tcW w:w="0" w:type="auto"/>
            <w:vAlign w:val="center"/>
          </w:tcPr>
          <w:p w14:paraId="74A62E61" w14:textId="77519374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4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</w:t>
            </w:r>
            <w:r w:rsidR="005E68B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</w:t>
            </w:r>
          </w:p>
        </w:tc>
      </w:tr>
      <w:bookmarkEnd w:id="105"/>
    </w:tbl>
    <w:p w14:paraId="21BC910C" w14:textId="5AD3EFB9" w:rsidR="00310DE6" w:rsidRPr="00FB3A5C" w:rsidRDefault="00310DE6">
      <w:pPr>
        <w:rPr>
          <w:rFonts w:ascii="Times New Roman" w:hAnsi="Times New Roman" w:cs="Times New Roman"/>
        </w:rPr>
      </w:pPr>
    </w:p>
    <w:p w14:paraId="6EF7FCA8" w14:textId="309A654A" w:rsidR="00DE51CB" w:rsidRPr="00486B52" w:rsidRDefault="00597131">
      <w:pPr>
        <w:rPr>
          <w:rFonts w:ascii="Times New Roman" w:hAnsi="Times New Roman" w:cs="Times New Roman"/>
        </w:rPr>
      </w:pPr>
      <w:bookmarkStart w:id="151" w:name="OLE_LINK3"/>
      <w:bookmarkStart w:id="152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</w:t>
      </w:r>
      <w:r w:rsidR="007F62E0" w:rsidRPr="00FB3A5C">
        <w:rPr>
          <w:rFonts w:ascii="Times New Roman" w:hAnsi="Times New Roman" w:cs="Times New Roman"/>
        </w:rPr>
        <w:t xml:space="preserve"> and more than 100</w:t>
      </w:r>
      <w:ins w:id="153" w:author="SB" w:date="2019-01-12T18:06:00Z">
        <w:r w:rsidR="007F62E0" w:rsidRPr="00FB3A5C">
          <w:rPr>
            <w:rFonts w:ascii="Times New Roman" w:hAnsi="Times New Roman" w:cs="Times New Roman"/>
          </w:rPr>
          <w:t xml:space="preserve"> </w:t>
        </w:r>
      </w:ins>
      <w:r w:rsidRPr="00FB3A5C">
        <w:rPr>
          <w:rFonts w:ascii="Times New Roman" w:hAnsi="Times New Roman" w:cs="Times New Roman"/>
        </w:rPr>
        <w:t xml:space="preserve">h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Pr="00FB3A5C">
        <w:rPr>
          <w:rFonts w:ascii="Times New Roman" w:hAnsi="Times New Roman" w:cs="Times New Roman"/>
        </w:rPr>
        <w:t xml:space="preserve">-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 xml:space="preserve">The cascading detection model achieved an </w:t>
      </w:r>
      <w:commentRangeStart w:id="154"/>
      <w:r w:rsidR="00AD3567" w:rsidRPr="00FB3A5C">
        <w:rPr>
          <w:rFonts w:ascii="Times New Roman" w:hAnsi="Times New Roman" w:cs="Times New Roman"/>
        </w:rPr>
        <w:t>accuracy</w:t>
      </w:r>
      <w:r w:rsidR="001A4AB1" w:rsidRPr="00FB3A5C">
        <w:rPr>
          <w:rFonts w:ascii="Times New Roman" w:hAnsi="Times New Roman" w:cs="Times New Roman"/>
        </w:rPr>
        <w:t xml:space="preserve"> (ACC)</w:t>
      </w:r>
      <w:r w:rsidR="00AD3567" w:rsidRPr="00FB3A5C">
        <w:rPr>
          <w:rFonts w:ascii="Times New Roman" w:hAnsi="Times New Roman" w:cs="Times New Roman"/>
        </w:rPr>
        <w:t xml:space="preserve"> of 89.0%, a sensitivity </w:t>
      </w:r>
      <w:r w:rsidR="001A4AB1" w:rsidRPr="00FB3A5C">
        <w:rPr>
          <w:rFonts w:ascii="Times New Roman" w:hAnsi="Times New Roman" w:cs="Times New Roman"/>
        </w:rPr>
        <w:t xml:space="preserve">(SEN) </w:t>
      </w:r>
      <w:r w:rsidR="00AD3567" w:rsidRPr="00FB3A5C">
        <w:rPr>
          <w:rFonts w:ascii="Times New Roman" w:hAnsi="Times New Roman" w:cs="Times New Roman"/>
        </w:rPr>
        <w:t>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1A4AB1" w:rsidRPr="00FB3A5C">
        <w:rPr>
          <w:rFonts w:ascii="Times New Roman" w:hAnsi="Times New Roman" w:cs="Times New Roman"/>
        </w:rPr>
        <w:t xml:space="preserve">(SPE) </w:t>
      </w:r>
      <w:commentRangeEnd w:id="154"/>
      <w:r w:rsidR="007F62E0" w:rsidRPr="00486B52">
        <w:rPr>
          <w:rStyle w:val="af"/>
          <w:rFonts w:ascii="Times New Roman" w:hAnsi="Times New Roman" w:cs="Times New Roman"/>
        </w:rPr>
        <w:commentReference w:id="154"/>
      </w:r>
      <w:r w:rsidR="00AD3567" w:rsidRPr="00486B52">
        <w:rPr>
          <w:rFonts w:ascii="Times New Roman" w:hAnsi="Times New Roman" w:cs="Times New Roman"/>
        </w:rPr>
        <w:t>of 91.2%. Table 3 also summarizes the predic</w:t>
      </w:r>
      <w:del w:id="155" w:author="SB" w:date="2019-01-13T08:33:00Z">
        <w:r w:rsidR="00AD3567" w:rsidRPr="00486B52" w:rsidDel="00316B7B">
          <w:rPr>
            <w:rFonts w:ascii="Times New Roman" w:hAnsi="Times New Roman" w:cs="Times New Roman"/>
          </w:rPr>
          <w:delText>i</w:delText>
        </w:r>
      </w:del>
      <w:r w:rsidR="00AD3567" w:rsidRPr="00486B52">
        <w:rPr>
          <w:rFonts w:ascii="Times New Roman" w:hAnsi="Times New Roman" w:cs="Times New Roman"/>
        </w:rPr>
        <w:t xml:space="preserve">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(PPV)</w:t>
      </w:r>
      <w:r w:rsidR="00AD3567" w:rsidRPr="00486B52">
        <w:rPr>
          <w:rFonts w:ascii="Times New Roman" w:hAnsi="Times New Roman" w:cs="Times New Roman"/>
        </w:rPr>
        <w:t xml:space="preserve"> of 71.8%. </w:t>
      </w:r>
      <w:bookmarkEnd w:id="151"/>
      <w:bookmarkEnd w:id="152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54E2A332" w:rsidR="00310DE6" w:rsidRPr="00FB3A5C" w:rsidRDefault="00EE62AF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  <w:noProof/>
          <w:lang w:eastAsia="en-US"/>
        </w:rPr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106774B2" wp14:editId="2B6AA5DA">
                <wp:simplePos x="0" y="0"/>
                <wp:positionH relativeFrom="column">
                  <wp:posOffset>-125083</wp:posOffset>
                </wp:positionH>
                <wp:positionV relativeFrom="paragraph">
                  <wp:posOffset>1089864</wp:posOffset>
                </wp:positionV>
                <wp:extent cx="5612841" cy="2354582"/>
                <wp:effectExtent l="0" t="0" r="6985" b="7620"/>
                <wp:wrapTopAndBottom/>
                <wp:docPr id="34" name="组合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2841" cy="2354582"/>
                          <a:chOff x="0" y="0"/>
                          <a:chExt cx="5612841" cy="2354582"/>
                        </a:xfrm>
                      </wpg:grpSpPr>
                      <wpg:grpSp>
                        <wpg:cNvPr id="33" name="组合 33"/>
                        <wpg:cNvGrpSpPr/>
                        <wpg:grpSpPr>
                          <a:xfrm>
                            <a:off x="0" y="0"/>
                            <a:ext cx="5403706" cy="2104989"/>
                            <a:chOff x="0" y="0"/>
                            <a:chExt cx="5403706" cy="2104989"/>
                          </a:xfrm>
                        </wpg:grpSpPr>
                        <pic:pic xmlns:pic="http://schemas.openxmlformats.org/drawingml/2006/picture">
                          <pic:nvPicPr>
                            <pic:cNvPr id="30" name="图片 3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9396" y="146649"/>
                              <a:ext cx="5274310" cy="195834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1" name="文本框 21"/>
                          <wps:cNvSpPr txBox="1"/>
                          <wps:spPr>
                            <a:xfrm>
                              <a:off x="0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73AEA1E" w14:textId="77777777" w:rsidR="0058074C" w:rsidRDefault="005807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22" name="文本框 22"/>
                          <wps:cNvSpPr txBox="1"/>
                          <wps:spPr>
                            <a:xfrm>
                              <a:off x="2665562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2DDE997" w14:textId="77777777" w:rsidR="0058074C" w:rsidRDefault="005807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</wpg:grpSp>
                      <wps:wsp>
                        <wps:cNvPr id="27" name="文本框 27"/>
                        <wps:cNvSpPr txBox="1"/>
                        <wps:spPr>
                          <a:xfrm>
                            <a:off x="267411" y="2156462"/>
                            <a:ext cx="534543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0CF395E" w14:textId="059A6284" w:rsidR="0058074C" w:rsidRPr="00FB3A5C" w:rsidRDefault="0058074C" w:rsidP="00F26A47">
                              <w:pPr>
                                <w:pStyle w:val="a7"/>
                                <w:rPr>
                                  <w:rFonts w:ascii="Times New Roman" w:hAnsi="Times New Roman" w:cs="Times New Roman"/>
                                  <w:noProof/>
                                </w:rPr>
                              </w:pP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instrText xml:space="preserve"> SEQ Figure \* ARABIC </w:instrTex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2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(a) Scatter plot of </w:t>
                              </w:r>
                              <w:proofErr w:type="spellStart"/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>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est</w:t>
                              </w:r>
                              <w:proofErr w:type="spellEnd"/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and </w:t>
                              </w:r>
                              <w:proofErr w:type="spellStart"/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>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ref</w:t>
                              </w:r>
                              <w:proofErr w:type="spellEnd"/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>; (b) Bland</w:t>
                              </w:r>
                              <w:r w:rsidRPr="00FB3A5C">
                                <w:rPr>
                                  <w:rFonts w:ascii="Times New Roman" w:hAnsi="Times New Roman" w:cs="Times New Roman" w:hint="eastAsia"/>
                                </w:rPr>
                                <w:t>–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Altman plot of </w:t>
                              </w:r>
                              <w:proofErr w:type="spellStart"/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>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est</w:t>
                              </w:r>
                              <w:proofErr w:type="spellEnd"/>
                              <w:r w:rsidRPr="00FB3A5C">
                                <w:rPr>
                                  <w:rFonts w:ascii="Times New Roman" w:hAnsi="Times New Roman" w:cs="Times New Roman"/>
                                </w:rPr>
                                <w:t xml:space="preserve"> and AHI</w:t>
                              </w:r>
                              <w:r w:rsidRPr="00FB3A5C">
                                <w:rPr>
                                  <w:rFonts w:ascii="Times New Roman" w:hAnsi="Times New Roman" w:cs="Times New Roman"/>
                                  <w:vertAlign w:val="subscript"/>
                                </w:rPr>
                                <w:t>ref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6774B2" id="组合 34" o:spid="_x0000_s1029" style="position:absolute;left:0;text-align:left;margin-left:-9.85pt;margin-top:85.8pt;width:441.95pt;height:185.4pt;z-index:251754496" coordsize="56128,23545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">
                <v:group id="组合 33" o:spid="_x0000_s1030" style="position:absolute;width:54037;height:21049" coordsize="54037,210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">
                  <v:shape id="图片 30" o:spid="_x0000_s1031" type="#_x0000_t75" style="position:absolute;left:1293;top:1466;width:52744;height:195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">
                    <v:imagedata r:id="rId15" o:title=""/>
                  </v:shape>
                  <v:shape id="文本框 21" o:spid="_x0000_s1032" type="#_x0000_t202" style="position:absolute;width:3714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" filled="f" stroked="f" strokeweight=".5pt">
                    <v:textbox>
                      <w:txbxContent>
                        <w:p w14:paraId="773AEA1E" w14:textId="77777777" w:rsidR="0058074C" w:rsidRDefault="005807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22" o:spid="_x0000_s1033" type="#_x0000_t202" style="position:absolute;left:26655;width:3715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" filled="f" stroked="f" strokeweight=".5pt">
                    <v:textbox>
                      <w:txbxContent>
                        <w:p w14:paraId="22DDE997" w14:textId="77777777" w:rsidR="0058074C" w:rsidRDefault="005807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</v:group>
                <v:shape id="文本框 27" o:spid="_x0000_s1034" type="#_x0000_t202" style="position:absolute;left:2674;top:21564;width:53454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9MkP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V/TJD8YAAADbAAAA&#10;DwAAAAAAAAAAAAAAAAAHAgAAZHJzL2Rvd25yZXYueG1sUEsFBgAAAAADAAMAtwAAAPoCAAAAAA==&#10;" stroked="f">
                  <v:textbox style="mso-fit-shape-to-text:t" inset="0,0,0,0">
                    <w:txbxContent>
                      <w:p w14:paraId="60CF395E" w14:textId="059A6284" w:rsidR="0058074C" w:rsidRPr="00FB3A5C" w:rsidRDefault="0058074C" w:rsidP="00F26A47">
                        <w:pPr>
                          <w:pStyle w:val="a7"/>
                          <w:rPr>
                            <w:rFonts w:ascii="Times New Roman" w:hAnsi="Times New Roman" w:cs="Times New Roman"/>
                            <w:noProof/>
                          </w:rPr>
                        </w:pPr>
                        <w:r w:rsidRPr="00FB3A5C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instrText xml:space="preserve"> SEQ Figure \* ARABIC </w:instrTex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2</w:t>
                        </w:r>
                        <w:r w:rsidRPr="00FB3A5C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(a) Scatter plot of </w:t>
                        </w:r>
                        <w:proofErr w:type="spellStart"/>
                        <w:r w:rsidRPr="00FB3A5C">
                          <w:rPr>
                            <w:rFonts w:ascii="Times New Roman" w:hAnsi="Times New Roman" w:cs="Times New Roman"/>
                          </w:rPr>
                          <w:t>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est</w:t>
                        </w:r>
                        <w:proofErr w:type="spellEnd"/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and </w:t>
                        </w:r>
                        <w:proofErr w:type="spellStart"/>
                        <w:r w:rsidRPr="00FB3A5C">
                          <w:rPr>
                            <w:rFonts w:ascii="Times New Roman" w:hAnsi="Times New Roman" w:cs="Times New Roman"/>
                          </w:rPr>
                          <w:t>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ref</w:t>
                        </w:r>
                        <w:proofErr w:type="spellEnd"/>
                        <w:r w:rsidRPr="00FB3A5C">
                          <w:rPr>
                            <w:rFonts w:ascii="Times New Roman" w:hAnsi="Times New Roman" w:cs="Times New Roman"/>
                          </w:rPr>
                          <w:t>; (b) Bland</w:t>
                        </w:r>
                        <w:r w:rsidRPr="00FB3A5C">
                          <w:rPr>
                            <w:rFonts w:ascii="Times New Roman" w:hAnsi="Times New Roman" w:cs="Times New Roman" w:hint="eastAsia"/>
                          </w:rPr>
                          <w:t>–</w:t>
                        </w:r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Altman plot of </w:t>
                        </w:r>
                        <w:proofErr w:type="spellStart"/>
                        <w:r w:rsidRPr="00FB3A5C">
                          <w:rPr>
                            <w:rFonts w:ascii="Times New Roman" w:hAnsi="Times New Roman" w:cs="Times New Roman"/>
                          </w:rPr>
                          <w:t>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est</w:t>
                        </w:r>
                        <w:proofErr w:type="spellEnd"/>
                        <w:r w:rsidRPr="00FB3A5C">
                          <w:rPr>
                            <w:rFonts w:ascii="Times New Roman" w:hAnsi="Times New Roman" w:cs="Times New Roman"/>
                          </w:rPr>
                          <w:t xml:space="preserve"> and AHI</w:t>
                        </w:r>
                        <w:r w:rsidRPr="00FB3A5C">
                          <w:rPr>
                            <w:rFonts w:ascii="Times New Roman" w:hAnsi="Times New Roman" w:cs="Times New Roman"/>
                            <w:vertAlign w:val="subscript"/>
                          </w:rPr>
                          <w:t>ref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F26A47" w:rsidRPr="00FB3A5C">
        <w:rPr>
          <w:rFonts w:ascii="Times New Roman" w:hAnsi="Times New Roman" w:cs="Times New Roman"/>
        </w:rPr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="00F26A47" w:rsidRPr="00FB3A5C">
        <w:rPr>
          <w:rFonts w:ascii="Times New Roman" w:hAnsi="Times New Roman" w:cs="Times New Roman"/>
        </w:rPr>
        <w:t>(a) shows a scatter plot of the AHI estimated (AHI</w:t>
      </w:r>
      <w:r w:rsidR="00F26A47" w:rsidRPr="00FB3A5C">
        <w:rPr>
          <w:rFonts w:ascii="Times New Roman" w:hAnsi="Times New Roman" w:cs="Times New Roman"/>
          <w:vertAlign w:val="subscript"/>
        </w:rPr>
        <w:t>est</w:t>
      </w:r>
      <w:r w:rsidR="00F26A47" w:rsidRPr="00FB3A5C">
        <w:rPr>
          <w:rFonts w:ascii="Times New Roman" w:hAnsi="Times New Roman" w:cs="Times New Roman"/>
        </w:rPr>
        <w:t xml:space="preserve">) by </w:t>
      </w:r>
      <w:r w:rsidR="00262AD1" w:rsidRPr="00FB3A5C">
        <w:rPr>
          <w:rFonts w:ascii="Times New Roman" w:hAnsi="Times New Roman" w:cs="Times New Roman"/>
        </w:rPr>
        <w:t>the model</w:t>
      </w:r>
      <w:r w:rsidR="00F26A47" w:rsidRPr="00FB3A5C">
        <w:rPr>
          <w:rFonts w:ascii="Times New Roman" w:hAnsi="Times New Roman" w:cs="Times New Roman"/>
        </w:rPr>
        <w:t xml:space="preserve"> and the AHI </w:t>
      </w:r>
      <w:commentRangeStart w:id="156"/>
      <w:r w:rsidR="00D545C9" w:rsidRPr="00FB3A5C">
        <w:rPr>
          <w:rFonts w:ascii="Times New Roman" w:hAnsi="Times New Roman" w:cs="Times New Roman"/>
        </w:rPr>
        <w:t>marked</w:t>
      </w:r>
      <w:commentRangeEnd w:id="156"/>
      <w:r w:rsidR="00BD1028" w:rsidRPr="00486B52">
        <w:rPr>
          <w:rStyle w:val="af"/>
          <w:rFonts w:ascii="Times New Roman" w:hAnsi="Times New Roman" w:cs="Times New Roman"/>
        </w:rPr>
        <w:commentReference w:id="156"/>
      </w:r>
      <w:r w:rsidR="00D545C9" w:rsidRPr="00FB3A5C">
        <w:rPr>
          <w:rFonts w:ascii="Times New Roman" w:hAnsi="Times New Roman" w:cs="Times New Roman"/>
        </w:rPr>
        <w:t xml:space="preserve"> (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) by 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proofErr w:type="gramStart"/>
      <w:r w:rsidR="00D545C9" w:rsidRPr="00FB3A5C">
        <w:rPr>
          <w:rFonts w:ascii="Times New Roman" w:hAnsi="Times New Roman" w:cs="Times New Roman" w:hint="eastAsia"/>
        </w:rPr>
        <w:t>’</w:t>
      </w:r>
      <w:proofErr w:type="gramEnd"/>
      <w:r w:rsidR="00D545C9" w:rsidRPr="00FB3A5C">
        <w:rPr>
          <w:rFonts w:ascii="Times New Roman" w:hAnsi="Times New Roman" w:cs="Times New Roman"/>
        </w:rPr>
        <w:t xml:space="preserve">s correlation coefficient 0.98) between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 xml:space="preserve">Altman plot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>. The average error of 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with a 95% </w:t>
      </w:r>
      <w:commentRangeStart w:id="157"/>
      <w:r w:rsidR="00D545C9" w:rsidRPr="00FB3A5C">
        <w:rPr>
          <w:rFonts w:ascii="Times New Roman" w:hAnsi="Times New Roman" w:cs="Times New Roman"/>
        </w:rPr>
        <w:t>confidential coefficient</w:t>
      </w:r>
      <w:commentRangeEnd w:id="157"/>
      <w:r w:rsidR="006E6287" w:rsidRPr="00486B52">
        <w:rPr>
          <w:rStyle w:val="af"/>
          <w:rFonts w:ascii="Times New Roman" w:hAnsi="Times New Roman" w:cs="Times New Roman"/>
        </w:rPr>
        <w:commentReference w:id="157"/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79AEF16E" w14:textId="0DFF707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ins w:id="158" w:author="SB" w:date="2019-01-12T18:12:00Z">
        <w:r w:rsidR="003F16E9" w:rsidRPr="00FB3A5C">
          <w:rPr>
            <w:rFonts w:ascii="Times New Roman" w:hAnsi="Times New Roman" w:cs="Times New Roman"/>
          </w:rPr>
          <w:t>,</w:t>
        </w:r>
      </w:ins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77777777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1E1686A3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983"/>
        <w:gridCol w:w="561"/>
        <w:gridCol w:w="605"/>
        <w:gridCol w:w="983"/>
        <w:gridCol w:w="761"/>
        <w:gridCol w:w="928"/>
        <w:gridCol w:w="666"/>
        <w:gridCol w:w="666"/>
        <w:gridCol w:w="666"/>
        <w:gridCol w:w="666"/>
      </w:tblGrid>
      <w:tr w:rsidR="00F44D82" w:rsidRPr="00316B7B" w14:paraId="471E0322" w14:textId="77777777" w:rsidTr="003D1DE5">
        <w:tc>
          <w:tcPr>
            <w:tcW w:w="0" w:type="auto"/>
            <w:tcBorders>
              <w:bottom w:val="nil"/>
            </w:tcBorders>
          </w:tcPr>
          <w:p w14:paraId="4993095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8DA5122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</w:tcPr>
          <w:p w14:paraId="5A6748DC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Determined from PSG</w:t>
            </w:r>
          </w:p>
        </w:tc>
        <w:tc>
          <w:tcPr>
            <w:tcW w:w="0" w:type="auto"/>
            <w:tcBorders>
              <w:bottom w:val="nil"/>
            </w:tcBorders>
          </w:tcPr>
          <w:p w14:paraId="4763130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</w:tcPr>
          <w:p w14:paraId="3EDD33EE" w14:textId="3A37F5EE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HI cutoff</w:t>
            </w:r>
            <w:ins w:id="159" w:author="SB" w:date="2019-01-13T08:34:00Z">
              <w:r w:rsidR="00316B7B">
                <w:rPr>
                  <w:rFonts w:ascii="Times New Roman" w:eastAsia="等线" w:hAnsi="Times New Roman" w:cs="Times New Roman"/>
                  <w:color w:val="000000"/>
                  <w:kern w:val="0"/>
                  <w:sz w:val="20"/>
                  <w:szCs w:val="20"/>
                </w:rPr>
                <w:t xml:space="preserve"> </w:t>
              </w:r>
            </w:ins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events/h)</w:t>
            </w:r>
          </w:p>
        </w:tc>
      </w:tr>
      <w:tr w:rsidR="00F44D82" w:rsidRPr="00316B7B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VE</w:t>
            </w:r>
          </w:p>
        </w:tc>
      </w:tr>
      <w:tr w:rsidR="00F44D82" w:rsidRPr="00316B7B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FB3A5C" w:rsidRDefault="00F44D82" w:rsidP="003D1DE5">
            <w:pPr>
              <w:ind w:left="113" w:right="113"/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SEN(</w:t>
            </w:r>
            <w:proofErr w:type="gramEnd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</w:tr>
      <w:tr w:rsidR="00F44D82" w:rsidRPr="00316B7B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0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162" w:author="SB" w:date="2019-01-13T08:33:00Z">
                  <w:rPr>
                    <w:sz w:val="20"/>
                    <w:szCs w:val="20"/>
                  </w:rPr>
                </w:rPrChange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6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6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1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SPE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7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8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8</w:t>
            </w:r>
          </w:p>
        </w:tc>
      </w:tr>
      <w:tr w:rsidR="00F44D82" w:rsidRPr="00316B7B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2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184" w:author="SB" w:date="2019-01-13T08:33:00Z">
                  <w:rPr>
                    <w:sz w:val="20"/>
                    <w:szCs w:val="20"/>
                  </w:rPr>
                </w:rPrChange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8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3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PPV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9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0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1</w:t>
            </w:r>
          </w:p>
        </w:tc>
      </w:tr>
      <w:tr w:rsidR="00F44D82" w:rsidRPr="00316B7B" w14:paraId="078B2F2C" w14:textId="77777777" w:rsidTr="003D1DE5">
        <w:tc>
          <w:tcPr>
            <w:tcW w:w="0" w:type="auto"/>
            <w:vMerge/>
          </w:tcPr>
          <w:p w14:paraId="707589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4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6827E79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06" w:author="SB" w:date="2019-01-13T08:33:00Z">
                  <w:rPr>
                    <w:sz w:val="20"/>
                    <w:szCs w:val="20"/>
                  </w:rPr>
                </w:rPrChange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5DED20D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6D12AC4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0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0068128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1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339AE2A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1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top w:val="nil"/>
            </w:tcBorders>
          </w:tcPr>
          <w:p w14:paraId="57F65AA4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15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ACC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 xml:space="preserve">%) </w:t>
            </w:r>
          </w:p>
        </w:tc>
        <w:tc>
          <w:tcPr>
            <w:tcW w:w="0" w:type="auto"/>
            <w:tcBorders>
              <w:top w:val="nil"/>
            </w:tcBorders>
          </w:tcPr>
          <w:p w14:paraId="210027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1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</w:tcBorders>
          </w:tcPr>
          <w:p w14:paraId="1DF2CFD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2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2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  <w:tc>
          <w:tcPr>
            <w:tcW w:w="0" w:type="auto"/>
            <w:tcBorders>
              <w:top w:val="nil"/>
            </w:tcBorders>
          </w:tcPr>
          <w:p w14:paraId="071C0F4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2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2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6.6</w:t>
            </w:r>
          </w:p>
        </w:tc>
        <w:tc>
          <w:tcPr>
            <w:tcW w:w="0" w:type="auto"/>
            <w:tcBorders>
              <w:top w:val="nil"/>
            </w:tcBorders>
          </w:tcPr>
          <w:p w14:paraId="5A83A62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2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2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</w:tr>
    </w:tbl>
    <w:p w14:paraId="2C039F34" w14:textId="77777777" w:rsidR="00262AD1" w:rsidRPr="00FB3A5C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FB3A5C" w:rsidRDefault="003B3CEE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Discussion</w:t>
      </w:r>
    </w:p>
    <w:p w14:paraId="3EBB202B" w14:textId="20B4F258" w:rsidR="00796615" w:rsidRPr="00486B52" w:rsidRDefault="005555BD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  <w:noProof/>
          <w:lang w:eastAsia="en-US"/>
        </w:rPr>
        <w:lastRenderedPageBreak/>
        <mc:AlternateContent>
          <mc:Choice Requires="wpg">
            <w:drawing>
              <wp:anchor distT="0" distB="0" distL="114300" distR="114300" simplePos="0" relativeHeight="251778048" behindDoc="0" locked="0" layoutInCell="1" allowOverlap="1" wp14:anchorId="3FBB2496" wp14:editId="0C8B181D">
                <wp:simplePos x="0" y="0"/>
                <wp:positionH relativeFrom="column">
                  <wp:posOffset>-30480</wp:posOffset>
                </wp:positionH>
                <wp:positionV relativeFrom="paragraph">
                  <wp:posOffset>3713480</wp:posOffset>
                </wp:positionV>
                <wp:extent cx="5307965" cy="2828925"/>
                <wp:effectExtent l="0" t="0" r="6985" b="9525"/>
                <wp:wrapTopAndBottom/>
                <wp:docPr id="5" name="组合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07965" cy="2828925"/>
                          <a:chOff x="0" y="0"/>
                          <a:chExt cx="5697004" cy="2829177"/>
                        </a:xfrm>
                      </wpg:grpSpPr>
                      <wps:wsp>
                        <wps:cNvPr id="41" name="文本框 41"/>
                        <wps:cNvSpPr txBox="1"/>
                        <wps:spPr>
                          <a:xfrm>
                            <a:off x="0" y="2631057"/>
                            <a:ext cx="569595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6FD65F6" w14:textId="5E298150" w:rsidR="0058074C" w:rsidRPr="002B34C7" w:rsidRDefault="0058074C" w:rsidP="00FC0785">
                              <w:pPr>
                                <w:pStyle w:val="a7"/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</w:rPr>
                                <w:t xml:space="preserve">Fig. </w: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begin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instrText xml:space="preserve"> SEQ Figure \* ARABIC </w:instrTex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separate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t>3</w:t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</w:rPr>
                                <w:fldChar w:fldCharType="end"/>
                              </w:r>
                              <w:r w:rsidRPr="002B34C7">
                                <w:rPr>
                                  <w:rFonts w:ascii="Times New Roman" w:hAnsi="Times New Roman" w:cs="Times New Roman"/>
                                </w:rPr>
                                <w:t xml:space="preserve"> (a) False positives in the prediction results</w:t>
                              </w:r>
                              <w:ins w:id="226" w:author="Owner" w:date="2019-01-14T08:26:00Z">
                                <w:r>
                                  <w:rPr>
                                    <w:rFonts w:ascii="Times New Roman" w:hAnsi="Times New Roman" w:cs="Times New Roman"/>
                                  </w:rPr>
                                  <w:t>;</w:t>
                                </w:r>
                                <w:r w:rsidRPr="002B34C7">
                                  <w:rPr>
                                    <w:rFonts w:ascii="Times New Roman" w:hAnsi="Times New Roman" w:cs="Times New Roman"/>
                                  </w:rPr>
                                  <w:t xml:space="preserve"> </w:t>
                                </w:r>
                              </w:ins>
                              <w:r w:rsidRPr="002B34C7">
                                <w:rPr>
                                  <w:rFonts w:ascii="Times New Roman" w:hAnsi="Times New Roman" w:cs="Times New Roman"/>
                                </w:rPr>
                                <w:t xml:space="preserve">(b) False negatives in the prediction results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3" name="组合 3"/>
                        <wpg:cNvGrpSpPr/>
                        <wpg:grpSpPr>
                          <a:xfrm>
                            <a:off x="0" y="0"/>
                            <a:ext cx="5697004" cy="2548842"/>
                            <a:chOff x="0" y="0"/>
                            <a:chExt cx="5697004" cy="2548842"/>
                          </a:xfrm>
                        </wpg:grpSpPr>
                        <wps:wsp>
                          <wps:cNvPr id="43" name="文本框 43"/>
                          <wps:cNvSpPr txBox="1"/>
                          <wps:spPr>
                            <a:xfrm>
                              <a:off x="0" y="0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3F47382" w14:textId="34F6D06D" w:rsidR="0058074C" w:rsidRDefault="005807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45" name="文本框 45"/>
                          <wps:cNvSpPr txBox="1"/>
                          <wps:spPr>
                            <a:xfrm>
                              <a:off x="0" y="1268083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918D434" w14:textId="7EAD4E17" w:rsidR="0058074C" w:rsidRDefault="005807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" name="图片 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2694" y="43132"/>
                              <a:ext cx="5274310" cy="250571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FBB2496" id="组合 5" o:spid="_x0000_s1035" style="position:absolute;left:0;text-align:left;margin-left:-2.4pt;margin-top:292.4pt;width:417.95pt;height:222.75pt;z-index:251778048;mso-width-relative:margin" coordsize="56970,28291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">
                <v:shape id="文本框 41" o:spid="_x0000_s1036" type="#_x0000_t202" style="position:absolute;top:26310;width:56959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3V7YxAAAANsAAAAPAAAAZHJzL2Rvd25yZXYueG1sRI9PawIx&#10;FMTvQr9DeAUvUrMuIr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OXdXtjEAAAA2wAAAA8A&#10;AAAAAAAAAAAAAAAABwIAAGRycy9kb3ducmV2LnhtbFBLBQYAAAAAAwADALcAAAD4AgAAAAA=&#10;" stroked="f">
                  <v:textbox inset="0,0,0,0">
                    <w:txbxContent>
                      <w:p w14:paraId="36FD65F6" w14:textId="5E298150" w:rsidR="0058074C" w:rsidRPr="002B34C7" w:rsidRDefault="0058074C" w:rsidP="00FC0785">
                        <w:pPr>
                          <w:pStyle w:val="a7"/>
                          <w:rPr>
                            <w:rFonts w:ascii="Times New Roman" w:hAnsi="Times New Roman" w:cs="Times New Roman"/>
                          </w:rPr>
                        </w:pPr>
                        <w:r w:rsidRPr="002B34C7">
                          <w:rPr>
                            <w:rFonts w:ascii="Times New Roman" w:hAnsi="Times New Roman" w:cs="Times New Roman"/>
                            <w:b/>
                          </w:rPr>
                          <w:t xml:space="preserve">Fig. </w: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begin"/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instrText xml:space="preserve"> SEQ Figure \* ARABIC </w:instrTex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separate"/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t>3</w:t>
                        </w:r>
                        <w:r w:rsidRPr="002B34C7">
                          <w:rPr>
                            <w:rFonts w:ascii="Times New Roman" w:hAnsi="Times New Roman" w:cs="Times New Roman"/>
                            <w:b/>
                            <w:noProof/>
                          </w:rPr>
                          <w:fldChar w:fldCharType="end"/>
                        </w:r>
                        <w:r w:rsidRPr="002B34C7">
                          <w:rPr>
                            <w:rFonts w:ascii="Times New Roman" w:hAnsi="Times New Roman" w:cs="Times New Roman"/>
                          </w:rPr>
                          <w:t xml:space="preserve"> (a) False positives in the prediction results</w:t>
                        </w:r>
                        <w:ins w:id="227" w:author="Owner" w:date="2019-01-14T08:26:00Z">
                          <w:r>
                            <w:rPr>
                              <w:rFonts w:ascii="Times New Roman" w:hAnsi="Times New Roman" w:cs="Times New Roman"/>
                            </w:rPr>
                            <w:t>;</w:t>
                          </w:r>
                          <w:r w:rsidRPr="002B34C7">
                            <w:rPr>
                              <w:rFonts w:ascii="Times New Roman" w:hAnsi="Times New Roman" w:cs="Times New Roman"/>
                            </w:rPr>
                            <w:t xml:space="preserve"> </w:t>
                          </w:r>
                        </w:ins>
                        <w:r w:rsidRPr="002B34C7">
                          <w:rPr>
                            <w:rFonts w:ascii="Times New Roman" w:hAnsi="Times New Roman" w:cs="Times New Roman"/>
                          </w:rPr>
                          <w:t xml:space="preserve">(b) False negatives in the prediction results </w:t>
                        </w:r>
                      </w:p>
                    </w:txbxContent>
                  </v:textbox>
                </v:shape>
                <v:group id="组合 3" o:spid="_x0000_s1037" style="position:absolute;width:56970;height:25488" coordsize="56970,254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<v:shape id="文本框 43" o:spid="_x0000_s1038" type="#_x0000_t202" style="position:absolute;width:5175;height:38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" filled="f" stroked="f" strokeweight=".5pt">
                    <v:textbox>
                      <w:txbxContent>
                        <w:p w14:paraId="13F47382" w14:textId="34F6D06D" w:rsidR="0058074C" w:rsidRDefault="005807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45" o:spid="_x0000_s1039" type="#_x0000_t202" style="position:absolute;top:12680;width:5175;height:38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  <v:textbox>
                      <w:txbxContent>
                        <w:p w14:paraId="7918D434" w14:textId="7EAD4E17" w:rsidR="0058074C" w:rsidRDefault="005807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  <v:shape id="图片 1" o:spid="_x0000_s1040" type="#_x0000_t75" style="position:absolute;left:4226;top:431;width:52744;height:250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">
                    <v:imagedata r:id="rId17" o:title=""/>
                  </v:shape>
                </v:group>
                <w10:wrap type="topAndBottom"/>
              </v:group>
            </w:pict>
          </mc:Fallback>
        </mc:AlternateContent>
      </w:r>
      <w:ins w:id="228" w:author="邓 晨阳" w:date="2019-01-16T20:08:00Z">
        <w:r w:rsidR="00FB3A5C">
          <w:rPr>
            <w:rFonts w:ascii="Times New Roman" w:hAnsi="Times New Roman" w:cs="Times New Roman"/>
          </w:rPr>
          <w:t>W</w:t>
        </w:r>
      </w:ins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ins w:id="229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30" w:author="SB" w:date="2019-01-13T08:33:00Z">
            <w:rPr/>
          </w:rPrChange>
        </w:rPr>
        <w:instrText xml:space="preserve"> ADDIN EN.CITE </w:instrTex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31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end"/>
      </w:r>
      <w:r w:rsidR="00CD5B40" w:rsidRPr="00A6528A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C94633" w:rsidRPr="00FB3A5C">
        <w:rPr>
          <w:rFonts w:ascii="Times New Roman" w:hAnsi="Times New Roman" w:cs="Times New Roman"/>
        </w:rPr>
        <w:t>[2, 7, 10, 11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commentRangeStart w:id="232"/>
      <w:r w:rsidR="001C48C1" w:rsidRPr="00FB3A5C">
        <w:rPr>
          <w:rFonts w:ascii="Times New Roman" w:hAnsi="Times New Roman" w:cs="Times New Roman"/>
        </w:rPr>
        <w:t xml:space="preserve">two limitations. </w:t>
      </w:r>
      <w:r w:rsidR="00047E88" w:rsidRPr="00FB3A5C">
        <w:rPr>
          <w:rFonts w:ascii="Times New Roman" w:hAnsi="Times New Roman" w:cs="Times New Roman"/>
        </w:rPr>
        <w:t>First, 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commentRangeEnd w:id="232"/>
      <w:r w:rsidR="00EC657D" w:rsidRPr="00486B52">
        <w:rPr>
          <w:rStyle w:val="af"/>
          <w:rFonts w:ascii="Times New Roman" w:hAnsi="Times New Roman" w:cs="Times New Roman"/>
        </w:rPr>
        <w:commentReference w:id="232"/>
      </w:r>
      <w:r w:rsidR="00047E88" w:rsidRPr="002B34C7">
        <w:rPr>
          <w:rFonts w:ascii="Times New Roman" w:hAnsi="Times New Roman" w:cs="Times New Roman"/>
        </w:rPr>
        <w:t>D</w:t>
      </w:r>
      <w:r w:rsidR="001C48C1" w:rsidRPr="002B34C7">
        <w:rPr>
          <w:rFonts w:ascii="Times New Roman" w:hAnsi="Times New Roman" w:cs="Times New Roman"/>
        </w:rPr>
        <w:t>etection by non-overlapping window</w:t>
      </w:r>
      <w:r w:rsidR="00047E88" w:rsidRPr="002B34C7">
        <w:rPr>
          <w:rFonts w:ascii="Times New Roman" w:hAnsi="Times New Roman" w:cs="Times New Roman"/>
        </w:rPr>
        <w:t>s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2B34C7">
        <w:rPr>
          <w:rFonts w:ascii="Times New Roman" w:hAnsi="Times New Roman" w:cs="Times New Roman"/>
        </w:rPr>
        <w:t>.</w:t>
      </w:r>
      <w:r w:rsidR="00047E88" w:rsidRPr="002B34C7">
        <w:rPr>
          <w:rFonts w:ascii="Times New Roman" w:hAnsi="Times New Roman" w:cs="Times New Roman"/>
        </w:rPr>
        <w:t xml:space="preserve"> </w:t>
      </w:r>
      <w:r w:rsidR="002B34C7">
        <w:rPr>
          <w:rFonts w:ascii="Times New Roman" w:hAnsi="Times New Roman" w:cs="Times New Roman"/>
        </w:rPr>
        <w:t>I</w:t>
      </w:r>
      <w:r w:rsidR="00047E88" w:rsidRPr="002B34C7">
        <w:rPr>
          <w:rFonts w:ascii="Times New Roman" w:hAnsi="Times New Roman" w:cs="Times New Roman"/>
        </w:rPr>
        <w:t>t</w:t>
      </w:r>
      <w:r w:rsidR="001C48C1" w:rsidRPr="002B34C7">
        <w:rPr>
          <w:rFonts w:ascii="Times New Roman" w:hAnsi="Times New Roman" w:cs="Times New Roman"/>
        </w:rPr>
        <w:t xml:space="preserve"> cannot predict the start and end time of the</w:t>
      </w:r>
      <w:r w:rsidR="00A101E7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event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2B34C7">
        <w:rPr>
          <w:rFonts w:ascii="Times New Roman" w:hAnsi="Times New Roman" w:cs="Times New Roman"/>
        </w:rPr>
        <w:t>Second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ins w:id="233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316B7B">
        <w:rPr>
          <w:rFonts w:ascii="Times New Roman" w:hAnsi="Times New Roman" w:cs="Times New Roman"/>
          <w:rPrChange w:id="234" w:author="SB" w:date="2019-01-13T08:33:00Z">
            <w:rPr/>
          </w:rPrChange>
        </w:rPr>
        <w:instrText xml:space="preserve"> ADDIN EN.CITE </w:instrTex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316B7B">
        <w:rPr>
          <w:rFonts w:ascii="Times New Roman" w:hAnsi="Times New Roman" w:cs="Times New Roman"/>
          <w:rPrChange w:id="235" w:author="SB" w:date="2019-01-13T08:33:00Z">
            <w:rPr/>
          </w:rPrChange>
        </w:rPr>
        <w:instrText xml:space="preserve"> ADDIN EN.CITE.DATA </w:instrText>
      </w:r>
      <w:r w:rsidR="00C94633" w:rsidRPr="00A6528A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end"/>
      </w:r>
      <w:r w:rsidR="00C94633" w:rsidRPr="00A6528A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C94633" w:rsidRPr="00486B52">
        <w:rPr>
          <w:rFonts w:ascii="Times New Roman" w:hAnsi="Times New Roman" w:cs="Times New Roman"/>
        </w:rPr>
        <w:t>[7, 9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ins w:id="236" w:author="SB" w:date="2019-01-12T18:15:00Z">
        <w:r w:rsidR="005E50D5" w:rsidRPr="002B34C7">
          <w:rPr>
            <w:rFonts w:ascii="Times New Roman" w:hAnsi="Times New Roman" w:cs="Times New Roman"/>
          </w:rPr>
          <w:t xml:space="preserve"> </w:t>
        </w:r>
      </w:ins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ins w:id="237" w:author="SB" w:date="2019-01-12T18:15:00Z">
        <w:r w:rsidR="005E50D5" w:rsidRPr="002B34C7">
          <w:rPr>
            <w:rFonts w:ascii="Times New Roman" w:hAnsi="Times New Roman" w:cs="Times New Roman"/>
          </w:rPr>
          <w:t xml:space="preserve"> </w:t>
        </w:r>
      </w:ins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ins w:id="238" w:author="SB" w:date="2019-01-12T18:16:00Z">
        <w:r w:rsidR="005E50D5" w:rsidRPr="002B34C7">
          <w:rPr>
            <w:rFonts w:ascii="Times New Roman" w:hAnsi="Times New Roman" w:cs="Times New Roman"/>
          </w:rPr>
          <w:t>,</w:t>
        </w:r>
      </w:ins>
      <w:r w:rsidR="003B3CEE" w:rsidRPr="002B34C7">
        <w:rPr>
          <w:rFonts w:ascii="Times New Roman" w:hAnsi="Times New Roman" w:cs="Times New Roman"/>
        </w:rPr>
        <w:t xml:space="preserve"> </w:t>
      </w:r>
      <w:commentRangeStart w:id="239"/>
      <w:r w:rsidR="003B3CEE" w:rsidRPr="002B34C7">
        <w:rPr>
          <w:rFonts w:ascii="Times New Roman" w:hAnsi="Times New Roman" w:cs="Times New Roman"/>
        </w:rPr>
        <w:t>but the annotations in the database did not annotate</w:t>
      </w:r>
      <w:commentRangeEnd w:id="239"/>
      <w:r w:rsidR="001A59D0" w:rsidRPr="00486B52">
        <w:rPr>
          <w:rStyle w:val="af"/>
          <w:rFonts w:ascii="Times New Roman" w:hAnsi="Times New Roman" w:cs="Times New Roman"/>
        </w:rPr>
        <w:commentReference w:id="239"/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commentRangeStart w:id="240"/>
      <w:r w:rsidR="003B3CEE" w:rsidRPr="00486B52">
        <w:rPr>
          <w:rFonts w:ascii="Times New Roman" w:hAnsi="Times New Roman" w:cs="Times New Roman"/>
        </w:rPr>
        <w:t xml:space="preserve">without these controversial </w:t>
      </w:r>
      <w:commentRangeEnd w:id="240"/>
      <w:r w:rsidR="0042168D" w:rsidRPr="00486B52">
        <w:rPr>
          <w:rStyle w:val="af"/>
          <w:rFonts w:ascii="Times New Roman" w:hAnsi="Times New Roman" w:cs="Times New Roman"/>
        </w:rPr>
        <w:commentReference w:id="240"/>
      </w:r>
      <w:r w:rsidR="003B3CEE" w:rsidRPr="00486B52">
        <w:rPr>
          <w:rFonts w:ascii="Times New Roman" w:hAnsi="Times New Roman" w:cs="Times New Roman"/>
        </w:rPr>
        <w:t>segments.</w:t>
      </w:r>
    </w:p>
    <w:p w14:paraId="089FBFAD" w14:textId="4F66796C" w:rsidR="00796615" w:rsidRPr="00486B52" w:rsidRDefault="00796615" w:rsidP="006213E7">
      <w:pPr>
        <w:rPr>
          <w:rFonts w:ascii="Times New Roman" w:hAnsi="Times New Roman" w:cs="Times New Roman"/>
        </w:rPr>
      </w:pPr>
    </w:p>
    <w:p w14:paraId="4C2237DC" w14:textId="47D24BEC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ins w:id="241" w:author="SB" w:date="2019-01-12T18:18:00Z">
        <w:r w:rsidRPr="00486B52">
          <w:rPr>
            <w:rFonts w:ascii="Times New Roman" w:hAnsi="Times New Roman" w:cs="Times New Roman"/>
          </w:rPr>
          <w:t>,</w:t>
        </w:r>
      </w:ins>
      <w:r w:rsidR="00267483" w:rsidRPr="00486B52">
        <w:rPr>
          <w:rFonts w:ascii="Times New Roman" w:hAnsi="Times New Roman" w:cs="Times New Roman"/>
        </w:rPr>
        <w:t xml:space="preserve">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proofErr w:type="spellEnd"/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>hand,</w:t>
      </w:r>
      <w:ins w:id="242" w:author="SB" w:date="2019-01-12T18:19:00Z">
        <w:r w:rsidRPr="00486B52">
          <w:rPr>
            <w:rFonts w:ascii="Times New Roman" w:hAnsi="Times New Roman" w:cs="Times New Roman"/>
          </w:rPr>
          <w:t xml:space="preserve"> </w:t>
        </w:r>
      </w:ins>
      <w:proofErr w:type="spellStart"/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ins w:id="243" w:author="SB" w:date="2019-01-12T21:39:00Z">
        <w:r w:rsidR="003B03A7" w:rsidRPr="00486B52">
          <w:rPr>
            <w:rFonts w:ascii="Times New Roman" w:hAnsi="Times New Roman" w:cs="Times New Roman"/>
          </w:rPr>
          <w:t>,</w:t>
        </w:r>
      </w:ins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456617C4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ins w:id="244" w:author="SB" w:date="2019-01-12T21:40:00Z">
        <w:r w:rsidR="003B03A7" w:rsidRPr="00486B52">
          <w:rPr>
            <w:rFonts w:ascii="Times New Roman" w:hAnsi="Times New Roman" w:cs="Times New Roman"/>
          </w:rPr>
          <w:t xml:space="preserve"> </w:t>
        </w:r>
      </w:ins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and </w:t>
      </w:r>
      <w:r w:rsidR="003B03A7" w:rsidRPr="0058074C">
        <w:rPr>
          <w:rFonts w:ascii="Times New Roman" w:hAnsi="Times New Roman" w:cs="Times New Roman"/>
        </w:rPr>
        <w:t xml:space="preserve">SAHS severity 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ins w:id="245" w:author="SB" w:date="2019-01-12T21:40:00Z">
        <w:r w:rsidR="003B03A7" w:rsidRPr="0058074C">
          <w:rPr>
            <w:rFonts w:ascii="Times New Roman" w:hAnsi="Times New Roman" w:cs="Times New Roman"/>
          </w:rPr>
          <w:t xml:space="preserve"> </w:t>
        </w:r>
      </w:ins>
      <w:r w:rsidR="001F6AC3" w:rsidRPr="0058074C">
        <w:rPr>
          <w:rFonts w:ascii="Times New Roman" w:hAnsi="Times New Roman" w:cs="Times New Roman"/>
        </w:rPr>
        <w:t xml:space="preserve">ms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lastRenderedPageBreak/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5F43F004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forest</w:t>
      </w:r>
      <w:r w:rsidR="00790E66" w:rsidRPr="0058074C">
        <w:rPr>
          <w:rFonts w:ascii="Times New Roman" w:hAnsi="Times New Roman" w:cs="Times New Roman"/>
        </w:rPr>
        <w:t>-based approach, and t</w:t>
      </w:r>
      <w:r w:rsidR="00713877" w:rsidRPr="0058074C">
        <w:rPr>
          <w:rFonts w:ascii="Times New Roman" w:hAnsi="Times New Roman" w:cs="Times New Roman"/>
        </w:rPr>
        <w:t>he CART trees</w:t>
      </w:r>
      <w:r w:rsidR="00790E66"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4D79AD3D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66"/>
        <w:gridCol w:w="2480"/>
        <w:gridCol w:w="1378"/>
        <w:gridCol w:w="913"/>
        <w:gridCol w:w="843"/>
        <w:gridCol w:w="828"/>
        <w:gridCol w:w="814"/>
      </w:tblGrid>
      <w:tr w:rsidR="00310DE6" w:rsidRPr="00316B7B" w14:paraId="17C255D3" w14:textId="77777777" w:rsidTr="00EE4152">
        <w:trPr>
          <w:trHeight w:val="285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ins w:id="246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ins w:id="247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ins w:id="248" w:author="SB" w:date="2019-01-12T21:38:00Z">
              <w:r w:rsidR="007B37D3" w:rsidRPr="0058074C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34DF9122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4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 &lt;EndNote&gt;&lt;Cite&gt;&lt;Author&gt;Choi&lt;/Author&gt;&lt;Year&gt;2018&lt;/Year&gt;&lt;RecNum&gt;2&lt;/RecNum&gt;&lt;DisplayText&gt;&lt;style face="superscript"&gt;[3]&lt;/style&gt;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5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6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38CD6524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 </w:instrText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.DATA </w:instrText>
            </w:r>
            <w:r w:rsidR="00C94633" w:rsidRPr="00A6528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A6528A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C9463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8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302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305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306" w:author="SB" w:date="2019-01-13T08:33:00Z">
                  <w:rPr/>
                </w:rPrChange>
              </w:rPr>
              <w:t>83.3</w:t>
            </w:r>
          </w:p>
        </w:tc>
      </w:tr>
      <w:tr w:rsidR="00E26F1E" w:rsidRPr="00316B7B" w14:paraId="0E26B7B9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7601C2E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C9E134C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7571145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23E4290" w14:textId="7E62F35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8C2E29" w14:textId="31A8925B" w:rsidR="00E26F1E" w:rsidRPr="00316B7B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  <w:rPrChange w:id="312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313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86.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D395F2" w14:textId="2B036A94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2C0E20" w14:textId="3D1C681D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316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317" w:author="SB" w:date="2019-01-13T08:33:00Z">
                  <w:rPr/>
                </w:rPrChange>
              </w:rPr>
              <w:t>80.0</w:t>
            </w:r>
          </w:p>
        </w:tc>
      </w:tr>
    </w:tbl>
    <w:p w14:paraId="767F2F85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>However, there were some</w:t>
      </w:r>
      <w:ins w:id="318" w:author="SB" w:date="2019-01-12T21:37:00Z">
        <w:r w:rsidRPr="0058074C">
          <w:rPr>
            <w:rFonts w:ascii="Times New Roman" w:hAnsi="Times New Roman" w:cs="Times New Roman"/>
          </w:rPr>
          <w:t xml:space="preserve"> </w:t>
        </w:r>
      </w:ins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ins w:id="319" w:author="SB" w:date="2019-01-12T21:38:00Z">
        <w:r w:rsidRPr="0058074C">
          <w:rPr>
            <w:rFonts w:ascii="Times New Roman" w:hAnsi="Times New Roman" w:cs="Times New Roman"/>
          </w:rPr>
          <w:t xml:space="preserve"> </w:t>
        </w:r>
      </w:ins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Conclusion</w:t>
      </w:r>
    </w:p>
    <w:p w14:paraId="214CB576" w14:textId="711F387E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ins w:id="320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Pr="0058074C">
        <w:rPr>
          <w:rFonts w:ascii="Times New Roman" w:hAnsi="Times New Roman" w:cs="Times New Roman"/>
        </w:rPr>
        <w:t>s detector and 10</w:t>
      </w:r>
      <w:ins w:id="321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I and SAHS </w:t>
      </w:r>
      <w:proofErr w:type="gramStart"/>
      <w:r w:rsidRPr="0058074C">
        <w:rPr>
          <w:rFonts w:ascii="Times New Roman" w:hAnsi="Times New Roman" w:cs="Times New Roman"/>
        </w:rPr>
        <w:t>severity, but</w:t>
      </w:r>
      <w:proofErr w:type="gramEnd"/>
      <w:r w:rsidRPr="0058074C">
        <w:rPr>
          <w:rFonts w:ascii="Times New Roman" w:hAnsi="Times New Roman" w:cs="Times New Roman"/>
        </w:rPr>
        <w:t xml:space="preserve"> </w:t>
      </w:r>
      <w:r w:rsidR="009B0185" w:rsidRPr="0058074C">
        <w:rPr>
          <w:rFonts w:ascii="Times New Roman" w:hAnsi="Times New Roman" w:cs="Times New Roman"/>
        </w:rPr>
        <w:t>could</w:t>
      </w:r>
      <w:ins w:id="322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  <w:commentRangeStart w:id="323"/>
    </w:p>
    <w:commentRangeEnd w:id="323"/>
    <w:p w14:paraId="02C6338C" w14:textId="77777777" w:rsidR="00FD04EC" w:rsidRPr="0058074C" w:rsidRDefault="0070384E">
      <w:pPr>
        <w:rPr>
          <w:rFonts w:ascii="Times New Roman" w:hAnsi="Times New Roman" w:cs="Times New Roman"/>
        </w:rPr>
      </w:pPr>
      <w:r>
        <w:rPr>
          <w:rStyle w:val="af"/>
        </w:rPr>
        <w:commentReference w:id="323"/>
      </w:r>
    </w:p>
    <w:p w14:paraId="0015F670" w14:textId="74948C42" w:rsidR="00310DE6" w:rsidRPr="0058074C" w:rsidRDefault="00310DE6">
      <w:pPr>
        <w:rPr>
          <w:rFonts w:ascii="Times New Roman" w:hAnsi="Times New Roman" w:cs="Times New Roman"/>
        </w:rPr>
      </w:pPr>
    </w:p>
    <w:sectPr w:rsidR="00310DE6" w:rsidRPr="0058074C">
      <w:foot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B" w:date="2019-01-14T09:10:00Z" w:initials="SB">
    <w:p w14:paraId="677A6608" w14:textId="77777777" w:rsidR="0058074C" w:rsidRPr="008E78FD" w:rsidRDefault="0058074C" w:rsidP="004F7023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>The title page should include:</w:t>
      </w:r>
    </w:p>
    <w:p w14:paraId="5DA92310" w14:textId="77777777" w:rsidR="0058074C" w:rsidRPr="008E78FD" w:rsidRDefault="0058074C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name(s) of the author(s)</w:t>
      </w:r>
    </w:p>
    <w:p w14:paraId="3CB2F4B4" w14:textId="77777777" w:rsidR="0058074C" w:rsidRPr="008E78FD" w:rsidRDefault="0058074C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A concise and informative title</w:t>
      </w:r>
    </w:p>
    <w:p w14:paraId="386279B4" w14:textId="77777777" w:rsidR="0058074C" w:rsidRPr="008E78FD" w:rsidRDefault="0058074C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affiliation(s) and address(es) of the author(s)</w:t>
      </w:r>
    </w:p>
    <w:p w14:paraId="34E3BFD7" w14:textId="77777777" w:rsidR="0058074C" w:rsidRPr="008E78FD" w:rsidRDefault="0058074C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e-mail address, and telephone number(s) of the corresponding author</w:t>
      </w:r>
    </w:p>
    <w:p w14:paraId="38169D12" w14:textId="59C79E7D" w:rsidR="0058074C" w:rsidRDefault="0058074C" w:rsidP="004F7023">
      <w:pPr>
        <w:pStyle w:val="a4"/>
        <w:numPr>
          <w:ilvl w:val="0"/>
          <w:numId w:val="2"/>
        </w:numPr>
        <w:ind w:leftChars="257" w:left="900"/>
      </w:pPr>
      <w:r w:rsidRPr="008E78FD">
        <w:rPr>
          <w:rFonts w:ascii="Times New Roman" w:hAnsi="Times New Roman" w:cs="Times New Roman"/>
        </w:rPr>
        <w:t>If available, the 16-digit ORCID of the author(s)</w:t>
      </w:r>
      <w:r>
        <w:rPr>
          <w:rFonts w:ascii="Times New Roman" w:hAnsi="Times New Roman" w:cs="Times New Roman"/>
        </w:rPr>
        <w:t xml:space="preserve"> </w:t>
      </w:r>
    </w:p>
  </w:comment>
  <w:comment w:id="8" w:author="SB" w:date="2019-01-12T17:07:00Z" w:initials="SB">
    <w:p w14:paraId="7F7D99BC" w14:textId="3A6C87AC" w:rsidR="0058074C" w:rsidRPr="008E78FD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 xml:space="preserve">Do you mean </w:t>
      </w:r>
      <w:r>
        <w:rPr>
          <w:rFonts w:ascii="Times New Roman" w:hAnsi="Times New Roman" w:cs="Times New Roman"/>
        </w:rPr>
        <w:t>“</w:t>
      </w:r>
      <w:r w:rsidRPr="008E78FD">
        <w:rPr>
          <w:rFonts w:ascii="Times New Roman" w:hAnsi="Times New Roman" w:cs="Times New Roman"/>
        </w:rPr>
        <w:t>ECG abnormalities are also correlated</w:t>
      </w:r>
      <w:r>
        <w:rPr>
          <w:rFonts w:ascii="Times New Roman" w:hAnsi="Times New Roman" w:cs="Times New Roman"/>
        </w:rPr>
        <w:t>…”</w:t>
      </w:r>
      <w:r w:rsidRPr="008E78FD">
        <w:rPr>
          <w:rFonts w:ascii="Times New Roman" w:hAnsi="Times New Roman" w:cs="Times New Roman"/>
        </w:rPr>
        <w:t xml:space="preserve">? Or </w:t>
      </w:r>
      <w:r>
        <w:rPr>
          <w:rFonts w:ascii="Times New Roman" w:hAnsi="Times New Roman" w:cs="Times New Roman"/>
        </w:rPr>
        <w:t>“</w:t>
      </w:r>
      <w:r w:rsidRPr="008E78FD">
        <w:rPr>
          <w:rFonts w:ascii="Times New Roman" w:hAnsi="Times New Roman" w:cs="Times New Roman"/>
        </w:rPr>
        <w:t>ECG is also used in…</w:t>
      </w:r>
      <w:r>
        <w:rPr>
          <w:rFonts w:ascii="Times New Roman" w:hAnsi="Times New Roman" w:cs="Times New Roman"/>
        </w:rPr>
        <w:t>”</w:t>
      </w:r>
      <w:r w:rsidRPr="008E78FD">
        <w:rPr>
          <w:rFonts w:ascii="Times New Roman" w:hAnsi="Times New Roman" w:cs="Times New Roman"/>
        </w:rPr>
        <w:t>?</w:t>
      </w:r>
    </w:p>
  </w:comment>
  <w:comment w:id="38" w:author="SB" w:date="2019-01-12T17:10:00Z" w:initials="SB">
    <w:p w14:paraId="0DAC7675" w14:textId="3969902F" w:rsidR="0058074C" w:rsidRPr="006C79C5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C79C5">
        <w:rPr>
          <w:rFonts w:ascii="Times New Roman" w:hAnsi="Times New Roman" w:cs="Times New Roman"/>
        </w:rPr>
        <w:t xml:space="preserve">Define </w:t>
      </w:r>
      <w:r>
        <w:rPr>
          <w:rFonts w:ascii="Times New Roman" w:hAnsi="Times New Roman" w:cs="Times New Roman"/>
        </w:rPr>
        <w:t>“</w:t>
      </w:r>
      <w:r w:rsidRPr="006C79C5">
        <w:rPr>
          <w:rFonts w:ascii="Times New Roman" w:hAnsi="Times New Roman" w:cs="Times New Roman"/>
        </w:rPr>
        <w:t>CART</w:t>
      </w:r>
      <w:r>
        <w:rPr>
          <w:rFonts w:ascii="Times New Roman" w:hAnsi="Times New Roman" w:cs="Times New Roman"/>
        </w:rPr>
        <w:t>”</w:t>
      </w:r>
      <w:r w:rsidRPr="006C79C5">
        <w:rPr>
          <w:rFonts w:ascii="Times New Roman" w:hAnsi="Times New Roman" w:cs="Times New Roman"/>
        </w:rPr>
        <w:t xml:space="preserve"> if appropriate.</w:t>
      </w:r>
    </w:p>
  </w:comment>
  <w:comment w:id="52" w:author="SB" w:date="2019-01-12T17:13:00Z" w:initials="SB">
    <w:p w14:paraId="16E749D8" w14:textId="232EF272" w:rsidR="0058074C" w:rsidRPr="00EB49E5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Please check that this is the correct word.</w:t>
      </w:r>
    </w:p>
  </w:comment>
  <w:comment w:id="60" w:author="SB" w:date="2019-01-12T17:18:00Z" w:initials="SB">
    <w:p w14:paraId="29D52F0C" w14:textId="1EC7678B" w:rsidR="0058074C" w:rsidRPr="00EB49E5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Correct the spelling of “Filtering” in the Figure (“Filetering”).</w:t>
      </w:r>
    </w:p>
  </w:comment>
  <w:comment w:id="61" w:author="Owner" w:date="2019-01-14T08:19:00Z" w:initials="O">
    <w:p w14:paraId="2DDDD03B" w14:textId="59A0D34B" w:rsidR="0058074C" w:rsidRDefault="0058074C">
      <w:pPr>
        <w:pStyle w:val="a4"/>
      </w:pPr>
      <w:r>
        <w:rPr>
          <w:rStyle w:val="af"/>
        </w:rPr>
        <w:annotationRef/>
      </w:r>
      <w:r>
        <w:t>Please see author guidelines, figures to be submitted in separate file. Figure captions should be in the text file of the manuscript, not in the figure file.</w:t>
      </w:r>
    </w:p>
  </w:comment>
  <w:comment w:id="62" w:author="SB" w:date="2019-01-12T17:19:00Z" w:initials="SB">
    <w:p w14:paraId="45310722" w14:textId="2BBE17B1" w:rsidR="0058074C" w:rsidRPr="006B198A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>
        <w:rPr>
          <w:rFonts w:ascii="Times New Roman" w:hAnsi="Times New Roman" w:cs="Times New Roman"/>
        </w:rPr>
        <w:t>Should this be “h</w:t>
      </w:r>
      <w:r w:rsidRPr="006B198A">
        <w:rPr>
          <w:rFonts w:ascii="Times New Roman" w:hAnsi="Times New Roman" w:cs="Times New Roman"/>
        </w:rPr>
        <w:t>ealthy</w:t>
      </w:r>
      <w:r>
        <w:rPr>
          <w:rFonts w:ascii="Times New Roman" w:hAnsi="Times New Roman" w:cs="Times New Roman"/>
        </w:rPr>
        <w:t>” or “</w:t>
      </w:r>
      <w:r w:rsidRPr="006B198A">
        <w:rPr>
          <w:rFonts w:ascii="Times New Roman" w:hAnsi="Times New Roman" w:cs="Times New Roman"/>
        </w:rPr>
        <w:t>non</w:t>
      </w:r>
      <w:r>
        <w:rPr>
          <w:rFonts w:ascii="Times New Roman" w:hAnsi="Times New Roman" w:cs="Times New Roman"/>
        </w:rPr>
        <w:t>-</w:t>
      </w:r>
      <w:r w:rsidRPr="006B198A">
        <w:rPr>
          <w:rFonts w:ascii="Times New Roman" w:hAnsi="Times New Roman" w:cs="Times New Roman"/>
        </w:rPr>
        <w:t>SAHS</w:t>
      </w:r>
      <w:r>
        <w:rPr>
          <w:rFonts w:ascii="Times New Roman" w:hAnsi="Times New Roman" w:cs="Times New Roman"/>
        </w:rPr>
        <w:t>”</w:t>
      </w:r>
      <w:r w:rsidRPr="006B198A">
        <w:rPr>
          <w:rFonts w:ascii="Times New Roman" w:hAnsi="Times New Roman" w:cs="Times New Roman"/>
        </w:rPr>
        <w:t>?</w:t>
      </w:r>
    </w:p>
  </w:comment>
  <w:comment w:id="70" w:author="SB" w:date="2019-01-12T17:42:00Z" w:initials="SB">
    <w:p w14:paraId="6AB12667" w14:textId="75776A81" w:rsidR="0058074C" w:rsidRPr="006F6F2D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>Please check added closing brace in eq. 1.</w:t>
      </w:r>
    </w:p>
  </w:comment>
  <w:comment w:id="74" w:author="SB" w:date="2019-01-12T17:46:00Z" w:initials="SB">
    <w:p w14:paraId="02D8F62B" w14:textId="654EFC60" w:rsidR="0058074C" w:rsidRPr="006F6F2D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 xml:space="preserve">Please define </w:t>
      </w:r>
      <w:r>
        <w:rPr>
          <w:rFonts w:ascii="Times New Roman" w:hAnsi="Times New Roman" w:cs="Times New Roman"/>
        </w:rPr>
        <w:t>“</w:t>
      </w:r>
      <w:r w:rsidRPr="006F6F2D">
        <w:rPr>
          <w:rFonts w:ascii="Times New Roman" w:hAnsi="Times New Roman" w:cs="Times New Roman"/>
        </w:rPr>
        <w:t>FFT</w:t>
      </w:r>
      <w:r>
        <w:rPr>
          <w:rFonts w:ascii="Times New Roman" w:hAnsi="Times New Roman" w:cs="Times New Roman"/>
        </w:rPr>
        <w:t>”</w:t>
      </w:r>
      <w:r w:rsidRPr="006F6F2D">
        <w:rPr>
          <w:rFonts w:ascii="Times New Roman" w:hAnsi="Times New Roman" w:cs="Times New Roman"/>
        </w:rPr>
        <w:t xml:space="preserve"> and check this phrasing as the meaning does not seem clear.</w:t>
      </w:r>
    </w:p>
  </w:comment>
  <w:comment w:id="81" w:author="SB" w:date="2019-01-12T17:49:00Z" w:initials="SB">
    <w:p w14:paraId="3F13FC15" w14:textId="7B6A9A27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See previous comment.</w:t>
      </w:r>
    </w:p>
  </w:comment>
  <w:comment w:id="102" w:author="SB" w:date="2019-01-12T18:04:00Z" w:initials="SB">
    <w:p w14:paraId="5E111D02" w14:textId="6AA086CD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longer than five seconds? Or more than five segments?</w:t>
      </w:r>
    </w:p>
  </w:comment>
  <w:comment w:id="154" w:author="SB" w:date="2019-01-12T18:07:00Z" w:initials="SB">
    <w:p w14:paraId="23675965" w14:textId="5ADBF90A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efine these abbreviations in a footnote to the table instead of here, as they are not used again in the text.</w:t>
      </w:r>
    </w:p>
  </w:comment>
  <w:comment w:id="156" w:author="SB" w:date="2019-01-12T18:09:00Z" w:initials="SB">
    <w:p w14:paraId="070B15F3" w14:textId="4C17C642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Please check that this is the correct word.</w:t>
      </w:r>
    </w:p>
  </w:comment>
  <w:comment w:id="157" w:author="SB" w:date="2019-01-12T18:10:00Z" w:initials="SB">
    <w:p w14:paraId="2F7E660F" w14:textId="60BF2890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“confidence level” or similar?</w:t>
      </w:r>
    </w:p>
  </w:comment>
  <w:comment w:id="232" w:author="SB" w:date="2019-01-12T18:14:00Z" w:initials="SB">
    <w:p w14:paraId="2C9ACED9" w14:textId="085F22B1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Add “Second</w:t>
      </w:r>
      <w:r>
        <w:rPr>
          <w:rFonts w:ascii="Times New Roman" w:hAnsi="Times New Roman" w:cs="Times New Roman"/>
        </w:rPr>
        <w:t>”</w:t>
      </w:r>
      <w:r w:rsidRPr="00DF57B7">
        <w:rPr>
          <w:rFonts w:ascii="Times New Roman" w:hAnsi="Times New Roman" w:cs="Times New Roman"/>
        </w:rPr>
        <w:t xml:space="preserve"> where the second limitation is described, as this is not clear.</w:t>
      </w:r>
    </w:p>
  </w:comment>
  <w:comment w:id="239" w:author="SB" w:date="2019-01-12T18:16:00Z" w:initials="SB">
    <w:p w14:paraId="493CD172" w14:textId="151F8CF0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Please check this phrasing: do you mean, e.g., no corresponding annotations were found?</w:t>
      </w:r>
    </w:p>
  </w:comment>
  <w:comment w:id="240" w:author="SB" w:date="2019-01-12T18:17:00Z" w:initials="SB">
    <w:p w14:paraId="4F28C668" w14:textId="586E8BE1" w:rsidR="0058074C" w:rsidRPr="00DF57B7" w:rsidRDefault="005807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when they were excluded?</w:t>
      </w:r>
    </w:p>
  </w:comment>
  <w:comment w:id="323" w:author="Owner" w:date="2019-01-14T08:32:00Z" w:initials="O">
    <w:p w14:paraId="15B60F83" w14:textId="056C9BAD" w:rsidR="0058074C" w:rsidRDefault="0058074C">
      <w:pPr>
        <w:pStyle w:val="a4"/>
      </w:pPr>
      <w:r>
        <w:rPr>
          <w:rStyle w:val="af"/>
        </w:rPr>
        <w:annotationRef/>
      </w:r>
      <w:r>
        <w:t>Please see author guidelines, a conflict of interest statement is required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169D12" w15:done="0"/>
  <w15:commentEx w15:paraId="7F7D99BC" w15:done="0"/>
  <w15:commentEx w15:paraId="0DAC7675" w15:done="0"/>
  <w15:commentEx w15:paraId="16E749D8" w15:done="0"/>
  <w15:commentEx w15:paraId="29D52F0C" w15:done="0"/>
  <w15:commentEx w15:paraId="2DDDD03B" w15:done="0"/>
  <w15:commentEx w15:paraId="45310722" w15:done="0"/>
  <w15:commentEx w15:paraId="6AB12667" w15:done="0"/>
  <w15:commentEx w15:paraId="02D8F62B" w15:done="0"/>
  <w15:commentEx w15:paraId="3F13FC15" w15:done="0"/>
  <w15:commentEx w15:paraId="5E111D02" w15:done="0"/>
  <w15:commentEx w15:paraId="23675965" w15:done="0"/>
  <w15:commentEx w15:paraId="070B15F3" w15:done="0"/>
  <w15:commentEx w15:paraId="2F7E660F" w15:done="0"/>
  <w15:commentEx w15:paraId="2C9ACED9" w15:done="0"/>
  <w15:commentEx w15:paraId="493CD172" w15:done="0"/>
  <w15:commentEx w15:paraId="4F28C668" w15:done="0"/>
  <w15:commentEx w15:paraId="15B60F8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169D12" w16cid:durableId="1FE571CA"/>
  <w16cid:commentId w16cid:paraId="7F7D99BC" w16cid:durableId="1FE49D4C"/>
  <w16cid:commentId w16cid:paraId="0DAC7675" w16cid:durableId="1FE49DEC"/>
  <w16cid:commentId w16cid:paraId="16E749D8" w16cid:durableId="1FE49EB2"/>
  <w16cid:commentId w16cid:paraId="29D52F0C" w16cid:durableId="1FE49FF6"/>
  <w16cid:commentId w16cid:paraId="2DDDD03B" w16cid:durableId="1FE990C4"/>
  <w16cid:commentId w16cid:paraId="45310722" w16cid:durableId="1FE4A030"/>
  <w16cid:commentId w16cid:paraId="6AB12667" w16cid:durableId="1FE4A588"/>
  <w16cid:commentId w16cid:paraId="02D8F62B" w16cid:durableId="1FE4A673"/>
  <w16cid:commentId w16cid:paraId="3F13FC15" w16cid:durableId="1FE4A72F"/>
  <w16cid:commentId w16cid:paraId="5E111D02" w16cid:durableId="1FE4AA98"/>
  <w16cid:commentId w16cid:paraId="23675965" w16cid:durableId="1FE4AB67"/>
  <w16cid:commentId w16cid:paraId="070B15F3" w16cid:durableId="1FE4ABC4"/>
  <w16cid:commentId w16cid:paraId="2F7E660F" w16cid:durableId="1FE4AC2E"/>
  <w16cid:commentId w16cid:paraId="2C9ACED9" w16cid:durableId="1FE4AD1F"/>
  <w16cid:commentId w16cid:paraId="493CD172" w16cid:durableId="1FE4AD76"/>
  <w16cid:commentId w16cid:paraId="4F28C668" w16cid:durableId="1FE4ADD6"/>
  <w16cid:commentId w16cid:paraId="15B60F83" w16cid:durableId="1FE990D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6C7D53" w14:textId="77777777" w:rsidR="001E6DA0" w:rsidRDefault="001E6DA0" w:rsidP="00212556">
      <w:r>
        <w:separator/>
      </w:r>
    </w:p>
  </w:endnote>
  <w:endnote w:type="continuationSeparator" w:id="0">
    <w:p w14:paraId="0E119E92" w14:textId="77777777" w:rsidR="001E6DA0" w:rsidRDefault="001E6DA0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324" w:author="SB" w:date="2019-01-13T08:16:00Z"/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324"/>
      <w:p w14:paraId="6BFEFAED" w14:textId="3DA1CA7A" w:rsidR="0058074C" w:rsidRDefault="0058074C">
        <w:pPr>
          <w:pStyle w:val="ab"/>
          <w:jc w:val="center"/>
          <w:rPr>
            <w:ins w:id="325" w:author="SB" w:date="2019-01-13T08:16:00Z"/>
          </w:rPr>
          <w:pPrChange w:id="326" w:author="SB" w:date="2019-01-13T08:16:00Z">
            <w:pPr>
              <w:pStyle w:val="ab"/>
            </w:pPr>
          </w:pPrChange>
        </w:pPr>
        <w:ins w:id="327" w:author="SB" w:date="2019-01-13T08:1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>
          <w:rPr>
            <w:noProof/>
          </w:rPr>
          <w:t>1</w:t>
        </w:r>
        <w:ins w:id="328" w:author="SB" w:date="2019-01-13T08:16:00Z">
          <w:r>
            <w:rPr>
              <w:noProof/>
            </w:rPr>
            <w:fldChar w:fldCharType="end"/>
          </w:r>
        </w:ins>
      </w:p>
      <w:customXmlInsRangeStart w:id="329" w:author="SB" w:date="2019-01-13T08:16:00Z"/>
    </w:sdtContent>
  </w:sdt>
  <w:customXmlInsRangeEnd w:id="329"/>
  <w:p w14:paraId="35010CFB" w14:textId="77777777" w:rsidR="0058074C" w:rsidRDefault="0058074C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F4F9C43" w14:textId="77777777" w:rsidR="001E6DA0" w:rsidRDefault="001E6DA0" w:rsidP="00212556">
      <w:r>
        <w:separator/>
      </w:r>
    </w:p>
  </w:footnote>
  <w:footnote w:type="continuationSeparator" w:id="0">
    <w:p w14:paraId="6CB84F1B" w14:textId="77777777" w:rsidR="001E6DA0" w:rsidRDefault="001E6DA0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B">
    <w15:presenceInfo w15:providerId="None" w15:userId="SB"/>
  </w15:person>
  <w15:person w15:author="邓 晨阳">
    <w15:presenceInfo w15:providerId="Windows Live" w15:userId="376774c9e0e925a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aitibaogao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22DE8"/>
    <w:rsid w:val="00024EE0"/>
    <w:rsid w:val="00027AE6"/>
    <w:rsid w:val="00034F11"/>
    <w:rsid w:val="00035134"/>
    <w:rsid w:val="00035540"/>
    <w:rsid w:val="0003623F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E83"/>
    <w:rsid w:val="001310CE"/>
    <w:rsid w:val="00134B46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106A"/>
    <w:rsid w:val="00182702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C0F00"/>
    <w:rsid w:val="001C3E9B"/>
    <w:rsid w:val="001C48C1"/>
    <w:rsid w:val="001C4D2A"/>
    <w:rsid w:val="001D0593"/>
    <w:rsid w:val="001D5126"/>
    <w:rsid w:val="001D7183"/>
    <w:rsid w:val="001E6DA0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94A73"/>
    <w:rsid w:val="002A103D"/>
    <w:rsid w:val="002A196D"/>
    <w:rsid w:val="002A30A8"/>
    <w:rsid w:val="002A6AE7"/>
    <w:rsid w:val="002A78BC"/>
    <w:rsid w:val="002B34C7"/>
    <w:rsid w:val="002B3FC5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10DE6"/>
    <w:rsid w:val="00310FCE"/>
    <w:rsid w:val="003128D3"/>
    <w:rsid w:val="00312F07"/>
    <w:rsid w:val="003164A5"/>
    <w:rsid w:val="00316B7B"/>
    <w:rsid w:val="00322DB9"/>
    <w:rsid w:val="00326415"/>
    <w:rsid w:val="003311A7"/>
    <w:rsid w:val="00335F56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7A16"/>
    <w:rsid w:val="003E0033"/>
    <w:rsid w:val="003E1E2E"/>
    <w:rsid w:val="003E2D27"/>
    <w:rsid w:val="003E4937"/>
    <w:rsid w:val="003E5245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3AF3"/>
    <w:rsid w:val="004E4D68"/>
    <w:rsid w:val="004E6BB1"/>
    <w:rsid w:val="004F7023"/>
    <w:rsid w:val="00505121"/>
    <w:rsid w:val="00507712"/>
    <w:rsid w:val="00513E17"/>
    <w:rsid w:val="005147C6"/>
    <w:rsid w:val="0051527A"/>
    <w:rsid w:val="00515957"/>
    <w:rsid w:val="0052503D"/>
    <w:rsid w:val="00527C64"/>
    <w:rsid w:val="00531E72"/>
    <w:rsid w:val="00536B2C"/>
    <w:rsid w:val="0053735E"/>
    <w:rsid w:val="005373F9"/>
    <w:rsid w:val="00542304"/>
    <w:rsid w:val="005440F4"/>
    <w:rsid w:val="005554F0"/>
    <w:rsid w:val="005555BD"/>
    <w:rsid w:val="00555C91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5800"/>
    <w:rsid w:val="007670B3"/>
    <w:rsid w:val="00767102"/>
    <w:rsid w:val="00767999"/>
    <w:rsid w:val="007740FE"/>
    <w:rsid w:val="007742A6"/>
    <w:rsid w:val="007774FC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A39EA"/>
    <w:rsid w:val="007A73AC"/>
    <w:rsid w:val="007B1C60"/>
    <w:rsid w:val="007B37D3"/>
    <w:rsid w:val="007B4FF3"/>
    <w:rsid w:val="007B574C"/>
    <w:rsid w:val="007C42A7"/>
    <w:rsid w:val="007C7A32"/>
    <w:rsid w:val="007D211F"/>
    <w:rsid w:val="007D3DF7"/>
    <w:rsid w:val="007E1C56"/>
    <w:rsid w:val="007E1D4C"/>
    <w:rsid w:val="007E4074"/>
    <w:rsid w:val="007F22C8"/>
    <w:rsid w:val="007F5AD0"/>
    <w:rsid w:val="007F6126"/>
    <w:rsid w:val="007F62E0"/>
    <w:rsid w:val="007F7D94"/>
    <w:rsid w:val="007F7DDC"/>
    <w:rsid w:val="0080070A"/>
    <w:rsid w:val="00804683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13FC"/>
    <w:rsid w:val="00862B60"/>
    <w:rsid w:val="0086325E"/>
    <w:rsid w:val="00863356"/>
    <w:rsid w:val="0086362C"/>
    <w:rsid w:val="0086369E"/>
    <w:rsid w:val="00864974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7677"/>
    <w:rsid w:val="0090795B"/>
    <w:rsid w:val="00907A89"/>
    <w:rsid w:val="00912424"/>
    <w:rsid w:val="009145F1"/>
    <w:rsid w:val="00915594"/>
    <w:rsid w:val="00915CCC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5715"/>
    <w:rsid w:val="0097036F"/>
    <w:rsid w:val="00970EB3"/>
    <w:rsid w:val="00973B8B"/>
    <w:rsid w:val="00976F56"/>
    <w:rsid w:val="00980E69"/>
    <w:rsid w:val="00984CFE"/>
    <w:rsid w:val="00986A1B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20B3"/>
    <w:rsid w:val="00AF30F8"/>
    <w:rsid w:val="00AF427E"/>
    <w:rsid w:val="00B0025E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6C08"/>
    <w:rsid w:val="00C9709D"/>
    <w:rsid w:val="00CA3559"/>
    <w:rsid w:val="00CA3962"/>
    <w:rsid w:val="00CB3BD6"/>
    <w:rsid w:val="00CC300F"/>
    <w:rsid w:val="00CC609F"/>
    <w:rsid w:val="00CC7260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D1165"/>
    <w:rsid w:val="00DD1662"/>
    <w:rsid w:val="00DD2F67"/>
    <w:rsid w:val="00DD601F"/>
    <w:rsid w:val="00DD6AFF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5593"/>
    <w:rsid w:val="00F90D6F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CE4"/>
    <w:rsid w:val="00FE241A"/>
    <w:rsid w:val="00FE48E5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3E7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1.tiff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tiff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10" Type="http://schemas.microsoft.com/office/2011/relationships/commentsExtended" Target="commentsExtended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6394D41-9B62-4DF7-9074-1C6BD0A2D7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0</TotalTime>
  <Pages>8</Pages>
  <Words>4353</Words>
  <Characters>24816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邓 晨阳</cp:lastModifiedBy>
  <cp:revision>10</cp:revision>
  <dcterms:created xsi:type="dcterms:W3CDTF">2019-01-14T07:55:00Z</dcterms:created>
  <dcterms:modified xsi:type="dcterms:W3CDTF">2019-01-16T1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